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AF2059" w14:textId="464393D9" w:rsidR="002C660F" w:rsidRPr="00F701C2" w:rsidRDefault="002C660F">
      <w:pPr>
        <w:rPr>
          <w:rFonts w:asciiTheme="minorHAnsi" w:hAnsiTheme="minorHAnsi" w:cstheme="minorHAnsi"/>
          <w:b/>
          <w:bCs/>
          <w:sz w:val="32"/>
          <w:szCs w:val="32"/>
          <w:u w:val="single"/>
        </w:rPr>
      </w:pPr>
      <w:r w:rsidRPr="00F701C2">
        <w:rPr>
          <w:rFonts w:asciiTheme="minorHAnsi" w:hAnsiTheme="minorHAnsi" w:cstheme="minorHAnsi"/>
          <w:b/>
          <w:bCs/>
          <w:sz w:val="32"/>
          <w:szCs w:val="32"/>
          <w:u w:val="single"/>
        </w:rPr>
        <w:t xml:space="preserve">Supplementary material </w:t>
      </w:r>
    </w:p>
    <w:p w14:paraId="4DC94858" w14:textId="3DE928E4" w:rsidR="002C660F" w:rsidRDefault="002C660F"/>
    <w:p w14:paraId="5D9A5E18" w14:textId="77777777" w:rsidR="00E85C83" w:rsidRDefault="00E85C83" w:rsidP="00E85C83">
      <w:r w:rsidRPr="00D079FD">
        <w:rPr>
          <w:rFonts w:asciiTheme="minorHAnsi" w:hAnsiTheme="minorHAnsi" w:cstheme="minorHAnsi"/>
          <w:b/>
          <w:bCs/>
        </w:rPr>
        <w:t xml:space="preserve">Link to </w:t>
      </w:r>
      <w:proofErr w:type="spellStart"/>
      <w:r w:rsidRPr="00D079FD">
        <w:rPr>
          <w:rFonts w:asciiTheme="minorHAnsi" w:hAnsiTheme="minorHAnsi" w:cstheme="minorHAnsi"/>
          <w:b/>
          <w:bCs/>
        </w:rPr>
        <w:t>github</w:t>
      </w:r>
      <w:proofErr w:type="spellEnd"/>
      <w:r w:rsidRPr="00D079FD">
        <w:rPr>
          <w:rFonts w:asciiTheme="minorHAnsi" w:hAnsiTheme="minorHAnsi" w:cstheme="minorHAnsi"/>
          <w:b/>
          <w:bCs/>
        </w:rPr>
        <w:t xml:space="preserve"> repo</w:t>
      </w:r>
      <w:r>
        <w:t xml:space="preserve">: </w:t>
      </w:r>
      <w:hyperlink r:id="rId7" w:history="1">
        <w:r w:rsidRPr="005E36E2">
          <w:rPr>
            <w:rStyle w:val="Hyperlink"/>
          </w:rPr>
          <w:t>https://github.com/Rhia15/Disser</w:t>
        </w:r>
        <w:r w:rsidRPr="005E36E2">
          <w:rPr>
            <w:rStyle w:val="Hyperlink"/>
          </w:rPr>
          <w:t>t</w:t>
        </w:r>
        <w:r w:rsidRPr="005E36E2">
          <w:rPr>
            <w:rStyle w:val="Hyperlink"/>
          </w:rPr>
          <w:t>ation.git</w:t>
        </w:r>
      </w:hyperlink>
    </w:p>
    <w:p w14:paraId="34D29343" w14:textId="0618A7D9" w:rsidR="002C660F" w:rsidRDefault="002C660F"/>
    <w:p w14:paraId="73C8A483" w14:textId="4638F875" w:rsidR="002C660F" w:rsidRPr="00F701C2" w:rsidRDefault="00F701C2">
      <w:pPr>
        <w:rPr>
          <w:rFonts w:asciiTheme="minorHAnsi" w:hAnsiTheme="minorHAnsi" w:cstheme="minorHAnsi"/>
          <w:b/>
          <w:bCs/>
          <w:u w:val="single"/>
        </w:rPr>
      </w:pPr>
      <w:r w:rsidRPr="00F701C2">
        <w:rPr>
          <w:rFonts w:asciiTheme="minorHAnsi" w:hAnsiTheme="minorHAnsi" w:cstheme="minorHAnsi"/>
          <w:b/>
          <w:bCs/>
          <w:u w:val="single"/>
        </w:rPr>
        <w:t xml:space="preserve">BUSCO scores for 53 initial genomes </w:t>
      </w:r>
      <w:r w:rsidR="00E76BED">
        <w:rPr>
          <w:rFonts w:asciiTheme="minorHAnsi" w:hAnsiTheme="minorHAnsi" w:cstheme="minorHAnsi"/>
          <w:b/>
          <w:bCs/>
          <w:u w:val="single"/>
        </w:rPr>
        <w:t xml:space="preserve">Table.1 </w:t>
      </w:r>
    </w:p>
    <w:p w14:paraId="30FBFBC7" w14:textId="4DF6C328" w:rsidR="002C660F" w:rsidRDefault="002C660F"/>
    <w:p w14:paraId="4CD3D261" w14:textId="753AAD60" w:rsidR="002C660F" w:rsidRDefault="002C660F"/>
    <w:tbl>
      <w:tblPr>
        <w:tblW w:w="10980" w:type="dxa"/>
        <w:tblLook w:val="04A0" w:firstRow="1" w:lastRow="0" w:firstColumn="1" w:lastColumn="0" w:noHBand="0" w:noVBand="1"/>
      </w:tblPr>
      <w:tblGrid>
        <w:gridCol w:w="3160"/>
        <w:gridCol w:w="3160"/>
        <w:gridCol w:w="4660"/>
      </w:tblGrid>
      <w:tr w:rsidR="003F59F9" w14:paraId="08F3EFE3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F40DE" w14:textId="77777777" w:rsidR="003F59F9" w:rsidRPr="003F59F9" w:rsidRDefault="003F59F9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3F59F9">
              <w:rPr>
                <w:rFonts w:ascii="Calibri" w:hAnsi="Calibri" w:cs="Calibri"/>
                <w:b/>
                <w:bCs/>
                <w:color w:val="000000"/>
              </w:rPr>
              <w:t xml:space="preserve">common nam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866CE" w14:textId="77777777" w:rsidR="003F59F9" w:rsidRPr="003F59F9" w:rsidRDefault="003F59F9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3F59F9">
              <w:rPr>
                <w:rFonts w:ascii="Calibri" w:hAnsi="Calibri" w:cs="Calibri"/>
                <w:b/>
                <w:bCs/>
                <w:color w:val="000000"/>
              </w:rPr>
              <w:t xml:space="preserve">species name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CC4BA" w14:textId="77777777" w:rsidR="003F59F9" w:rsidRPr="003F59F9" w:rsidRDefault="003F59F9">
            <w:pPr>
              <w:rPr>
                <w:rFonts w:ascii="Calibri" w:hAnsi="Calibri" w:cs="Calibri"/>
                <w:b/>
                <w:bCs/>
                <w:color w:val="000000"/>
              </w:rPr>
            </w:pPr>
            <w:proofErr w:type="spellStart"/>
            <w:r w:rsidRPr="003F59F9">
              <w:rPr>
                <w:rFonts w:ascii="Calibri" w:hAnsi="Calibri" w:cs="Calibri"/>
                <w:b/>
                <w:bCs/>
                <w:color w:val="000000"/>
              </w:rPr>
              <w:t>busco_genes</w:t>
            </w:r>
            <w:proofErr w:type="spellEnd"/>
            <w:r w:rsidRPr="003F59F9">
              <w:rPr>
                <w:rFonts w:ascii="Calibri" w:hAnsi="Calibri" w:cs="Calibri"/>
                <w:b/>
                <w:bCs/>
                <w:color w:val="000000"/>
              </w:rPr>
              <w:t xml:space="preserve"> amino acid collapsed </w:t>
            </w:r>
            <w:proofErr w:type="spellStart"/>
            <w:r w:rsidRPr="003F59F9">
              <w:rPr>
                <w:rFonts w:ascii="Calibri" w:hAnsi="Calibri" w:cs="Calibri"/>
                <w:b/>
                <w:bCs/>
                <w:color w:val="000000"/>
              </w:rPr>
              <w:t>isoformes</w:t>
            </w:r>
            <w:proofErr w:type="spellEnd"/>
          </w:p>
        </w:tc>
      </w:tr>
      <w:tr w:rsidR="003F59F9" w14:paraId="285A2399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6828D" w14:textId="7952A33C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ree</w:t>
            </w:r>
            <w:r>
              <w:rPr>
                <w:rFonts w:ascii="Calibri" w:hAnsi="Calibri" w:cs="Calibri"/>
                <w:color w:val="000000"/>
              </w:rPr>
              <w:t xml:space="preserve"> </w:t>
            </w:r>
            <w:r>
              <w:rPr>
                <w:rFonts w:ascii="Calibri" w:hAnsi="Calibri" w:cs="Calibri"/>
                <w:color w:val="000000"/>
              </w:rPr>
              <w:t xml:space="preserve">Shrew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B1FB5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Tupaia chinensi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C3D58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4.50%</w:t>
            </w:r>
          </w:p>
        </w:tc>
      </w:tr>
      <w:tr w:rsidR="003F59F9" w14:paraId="443E4AC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47B20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smanian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44C99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Sarcophilus </w:t>
            </w:r>
            <w:proofErr w:type="spellStart"/>
            <w:r>
              <w:rPr>
                <w:i/>
                <w:iCs/>
                <w:color w:val="000000"/>
              </w:rPr>
              <w:t>harrisii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B587C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.90%</w:t>
            </w:r>
          </w:p>
        </w:tc>
      </w:tr>
      <w:tr w:rsidR="003F59F9" w14:paraId="52F027A6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7F4A3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Elephant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0CF1C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Elephas maximu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61A00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.10%</w:t>
            </w:r>
          </w:p>
        </w:tc>
      </w:tr>
      <w:tr w:rsidR="003F59F9" w14:paraId="11EF630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DE73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ardvark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D0A7F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Orycteropus </w:t>
            </w:r>
            <w:proofErr w:type="spellStart"/>
            <w:r>
              <w:rPr>
                <w:i/>
                <w:iCs/>
                <w:color w:val="000000"/>
              </w:rPr>
              <w:t>afer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85CDE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80%</w:t>
            </w:r>
          </w:p>
        </w:tc>
      </w:tr>
      <w:tr w:rsidR="003F59F9" w14:paraId="46A14E4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5D33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th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95A5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Choloepus didactylu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A7D30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90%</w:t>
            </w:r>
          </w:p>
        </w:tc>
      </w:tr>
      <w:tr w:rsidR="003F59F9" w14:paraId="73C24594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3B0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t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68D0E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Desmodus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rotundus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222E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80%</w:t>
            </w:r>
          </w:p>
        </w:tc>
      </w:tr>
      <w:tr w:rsidR="003F59F9" w14:paraId="47ADFB6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43D2B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hale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B84F1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Balaenoptera musculu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80829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90%</w:t>
            </w:r>
          </w:p>
        </w:tc>
      </w:tr>
      <w:tr w:rsidR="003F59F9" w14:paraId="180E63E6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2E846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olerat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5AC4F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Nannospalax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galili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01550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70%</w:t>
            </w:r>
          </w:p>
        </w:tc>
      </w:tr>
      <w:tr w:rsidR="003F59F9" w14:paraId="4507438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B2D1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uman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ECB70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Homo sapiens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F651F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5.70%</w:t>
            </w:r>
          </w:p>
        </w:tc>
      </w:tr>
      <w:tr w:rsidR="003F59F9" w14:paraId="1486EE7F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5A59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latypus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FA4F8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Ornithorhynchus anatinu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8A0A1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.70%</w:t>
            </w:r>
          </w:p>
        </w:tc>
      </w:tr>
      <w:tr w:rsidR="003F59F9" w14:paraId="0C64F0BF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845D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Rat / mous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C4E4A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Rattus norvegicus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54C5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4%</w:t>
            </w:r>
          </w:p>
        </w:tc>
      </w:tr>
      <w:tr w:rsidR="003F59F9" w14:paraId="53068E6F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8770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stritch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C8211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Struthio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B0B8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9.10%</w:t>
            </w:r>
          </w:p>
        </w:tc>
      </w:tr>
      <w:tr w:rsidR="003F59F9" w14:paraId="01AB4FC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32173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uinea fowl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0C8C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>Numida meleagri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338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40%</w:t>
            </w:r>
          </w:p>
        </w:tc>
      </w:tr>
      <w:tr w:rsidR="003F59F9" w14:paraId="20A5790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0A844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Golden eagl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405CD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>Aquila chrysaetos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5826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5.30%</w:t>
            </w:r>
          </w:p>
        </w:tc>
      </w:tr>
      <w:tr w:rsidR="003F59F9" w14:paraId="7154B528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FF4FB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finch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5FDF3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>Taeniopygia guttata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C3908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.70%</w:t>
            </w:r>
          </w:p>
        </w:tc>
      </w:tr>
      <w:tr w:rsidR="003F59F9" w14:paraId="42D9D26C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6A3C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wift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315B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p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pus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05A02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30%</w:t>
            </w:r>
          </w:p>
        </w:tc>
      </w:tr>
      <w:tr w:rsidR="003F59F9" w14:paraId="2D6B77D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4EF4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uckoo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3B8B0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ucul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anorus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10DCF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00%</w:t>
            </w:r>
          </w:p>
        </w:tc>
      </w:tr>
      <w:tr w:rsidR="003F59F9" w14:paraId="536DB43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080EB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ittiwake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E71BD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>Rissa tridactyla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4C9C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.60%</w:t>
            </w:r>
          </w:p>
        </w:tc>
      </w:tr>
      <w:tr w:rsidR="003F59F9" w14:paraId="6C6DD5A5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6AC7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uatara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43ECE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Sphenodon punctatus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A474A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.40%</w:t>
            </w:r>
          </w:p>
        </w:tc>
      </w:tr>
      <w:tr w:rsidR="003F59F9" w14:paraId="6D75156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A0D2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 xml:space="preserve">Chinese softshell turtl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6A44C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lodisc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sinensis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9D460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7.50%</w:t>
            </w:r>
          </w:p>
        </w:tc>
      </w:tr>
      <w:tr w:rsidR="003F59F9" w14:paraId="4D5181D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308E7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Goode's </w:t>
            </w:r>
            <w:proofErr w:type="spellStart"/>
            <w:r>
              <w:rPr>
                <w:rFonts w:ascii="Calibri" w:hAnsi="Calibri" w:cs="Calibri"/>
                <w:color w:val="000000"/>
              </w:rPr>
              <w:t>thornscrub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ortois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962C1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Gopher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evgoodei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E61FB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4.90%</w:t>
            </w:r>
          </w:p>
        </w:tc>
      </w:tr>
      <w:tr w:rsidR="003F59F9" w14:paraId="5A43085E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E3280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Blue sea krait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430D8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ticaud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ticaudat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87D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.20%</w:t>
            </w:r>
          </w:p>
        </w:tc>
      </w:tr>
      <w:tr w:rsidR="003F59F9" w14:paraId="0B469FA8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4EB3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Leopard gecko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19558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Eublephar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ular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B396B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.50%</w:t>
            </w:r>
          </w:p>
        </w:tc>
      </w:tr>
      <w:tr w:rsidR="003F59F9" w14:paraId="5FA5E199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7A52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rocodil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7C10E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rocodyl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oros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6018B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9%</w:t>
            </w:r>
          </w:p>
        </w:tc>
      </w:tr>
      <w:tr w:rsidR="003F59F9" w14:paraId="3F3E916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C9BF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eish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spiny toad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78C4C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ptobrachium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ishanens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2357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.30%</w:t>
            </w:r>
          </w:p>
        </w:tc>
      </w:tr>
      <w:tr w:rsidR="003F59F9" w14:paraId="07CE7820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C08BC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ropic clawed frog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7ED9D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Xenopus tropicalis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674C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40%</w:t>
            </w:r>
          </w:p>
        </w:tc>
      </w:tr>
      <w:tr w:rsidR="003F59F9" w14:paraId="02737896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308D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ufoBufo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7EAB1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Bufo </w:t>
            </w:r>
            <w:proofErr w:type="spellStart"/>
            <w:r>
              <w:rPr>
                <w:i/>
                <w:iCs/>
                <w:color w:val="000000"/>
              </w:rPr>
              <w:t>bufo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34B0F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.20%</w:t>
            </w:r>
          </w:p>
        </w:tc>
      </w:tr>
      <w:tr w:rsidR="003F59F9" w14:paraId="5382397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5C8D1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ombin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C7DA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Bombina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bombina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0E371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4.90%</w:t>
            </w:r>
          </w:p>
        </w:tc>
      </w:tr>
      <w:tr w:rsidR="003F59F9" w14:paraId="49D6DA1B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AA9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rSe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8784B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Geotrypetes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seraphini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BA99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.80%</w:t>
            </w:r>
          </w:p>
        </w:tc>
      </w:tr>
      <w:tr w:rsidR="003F59F9" w14:paraId="7F38706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A1134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Un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2D81A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Microcaecilia</w:t>
            </w:r>
            <w:proofErr w:type="spellEnd"/>
            <w:r>
              <w:rPr>
                <w:i/>
                <w:iCs/>
                <w:color w:val="000000"/>
              </w:rPr>
              <w:t xml:space="preserve"> unicolour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9199E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40%</w:t>
            </w:r>
          </w:p>
        </w:tc>
      </w:tr>
      <w:tr w:rsidR="003F59F9" w14:paraId="6B42AA86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0D7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anTem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B47CE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Rana </w:t>
            </w:r>
            <w:proofErr w:type="spellStart"/>
            <w:r>
              <w:rPr>
                <w:i/>
                <w:iCs/>
                <w:color w:val="000000"/>
              </w:rPr>
              <w:t>temporaria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8A0C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70%</w:t>
            </w:r>
          </w:p>
        </w:tc>
      </w:tr>
      <w:tr w:rsidR="003F59F9" w14:paraId="1408D2DE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D16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hiBiv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2975E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Rhinatrema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bivittatum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5AC1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30%</w:t>
            </w:r>
          </w:p>
        </w:tc>
      </w:tr>
      <w:tr w:rsidR="003F59F9" w14:paraId="118CFFC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4B91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leWal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C701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Pleurodeles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waltl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0363A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.80%</w:t>
            </w:r>
          </w:p>
        </w:tc>
      </w:tr>
      <w:tr w:rsidR="003F59F9" w14:paraId="312B92C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D2B51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tCat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3B1D8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ithobat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atesbeianus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A8922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.30%</w:t>
            </w:r>
          </w:p>
        </w:tc>
      </w:tr>
      <w:tr w:rsidR="003F59F9" w14:paraId="5D03973E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AA353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enLa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8887D" w14:textId="77777777" w:rsidR="003F59F9" w:rsidRDefault="003F59F9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 xml:space="preserve">Xenopus </w:t>
            </w:r>
            <w:proofErr w:type="spellStart"/>
            <w:r>
              <w:rPr>
                <w:i/>
                <w:iCs/>
                <w:color w:val="000000"/>
              </w:rPr>
              <w:t>laevis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8D516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80%</w:t>
            </w:r>
          </w:p>
        </w:tc>
      </w:tr>
      <w:tr w:rsidR="003F59F9" w14:paraId="5D697A55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FD1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nP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2857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Nanorana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parkeri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4D2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4.60%</w:t>
            </w:r>
          </w:p>
        </w:tc>
      </w:tr>
      <w:tr w:rsidR="003F59F9" w14:paraId="354D8F6B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6F78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peBom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3D2E8" w14:textId="77777777" w:rsidR="003F59F9" w:rsidRDefault="003F59F9">
            <w:pPr>
              <w:rPr>
                <w:i/>
                <w:iCs/>
                <w:color w:val="000000"/>
              </w:rPr>
            </w:pPr>
            <w:proofErr w:type="spellStart"/>
            <w:r>
              <w:rPr>
                <w:i/>
                <w:iCs/>
                <w:color w:val="000000"/>
              </w:rPr>
              <w:t>Spea</w:t>
            </w:r>
            <w:proofErr w:type="spellEnd"/>
            <w:r>
              <w:rPr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i/>
                <w:iCs/>
                <w:color w:val="000000"/>
              </w:rPr>
              <w:t>bombifrons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F03B2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40%</w:t>
            </w:r>
          </w:p>
        </w:tc>
      </w:tr>
      <w:tr w:rsidR="003F59F9" w14:paraId="09958284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3C7D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igato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chinensis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B0B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3112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.70%</w:t>
            </w:r>
          </w:p>
        </w:tc>
      </w:tr>
      <w:tr w:rsidR="003F59F9" w14:paraId="35C62B78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C8E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janj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(</w:t>
            </w:r>
            <w:proofErr w:type="spellStart"/>
            <w:r>
              <w:rPr>
                <w:rFonts w:ascii="Calibri" w:hAnsi="Calibri" w:cs="Calibri"/>
                <w:color w:val="000000"/>
              </w:rPr>
              <w:t>indi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cobra)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46D0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C1CF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.50%</w:t>
            </w:r>
          </w:p>
        </w:tc>
      </w:tr>
      <w:tr w:rsidR="003F59F9" w14:paraId="0953A17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E6B7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gorilla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CA784" w14:textId="77777777" w:rsidR="003F59F9" w:rsidRDefault="003F59F9">
            <w:pPr>
              <w:rPr>
                <w:rFonts w:ascii="Roboto" w:hAnsi="Roboto" w:cs="Calibri"/>
                <w:i/>
                <w:iCs/>
                <w:color w:val="212121"/>
              </w:rPr>
            </w:pPr>
            <w:r>
              <w:rPr>
                <w:rFonts w:ascii="Roboto" w:hAnsi="Roboto" w:cs="Calibri"/>
                <w:i/>
                <w:iCs/>
                <w:color w:val="212121"/>
              </w:rPr>
              <w:t xml:space="preserve">gorilla </w:t>
            </w:r>
            <w:proofErr w:type="spellStart"/>
            <w:r>
              <w:rPr>
                <w:rFonts w:ascii="Roboto" w:hAnsi="Roboto" w:cs="Calibri"/>
                <w:i/>
                <w:iCs/>
                <w:color w:val="212121"/>
              </w:rPr>
              <w:t>gorilla</w:t>
            </w:r>
            <w:proofErr w:type="spellEnd"/>
            <w:r>
              <w:rPr>
                <w:rFonts w:ascii="Roboto" w:hAnsi="Roboto" w:cs="Calibri"/>
                <w:i/>
                <w:iCs/>
                <w:color w:val="212121"/>
              </w:rPr>
              <w:t xml:space="preserve"> </w:t>
            </w:r>
            <w:proofErr w:type="spellStart"/>
            <w:r>
              <w:rPr>
                <w:rFonts w:ascii="Roboto" w:hAnsi="Roboto" w:cs="Calibri"/>
                <w:i/>
                <w:iCs/>
                <w:color w:val="212121"/>
              </w:rPr>
              <w:t>gorilla</w:t>
            </w:r>
            <w:proofErr w:type="spellEnd"/>
            <w:r>
              <w:rPr>
                <w:rFonts w:ascii="Roboto" w:hAnsi="Roboto" w:cs="Calibri"/>
                <w:i/>
                <w:iCs/>
                <w:color w:val="212121"/>
              </w:rPr>
              <w:t xml:space="preserve"> </w:t>
            </w: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34825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.00%</w:t>
            </w:r>
          </w:p>
        </w:tc>
      </w:tr>
      <w:tr w:rsidR="003F59F9" w14:paraId="5F64ECBD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5120A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omodo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1E6F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7848E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%</w:t>
            </w:r>
          </w:p>
        </w:tc>
      </w:tr>
      <w:tr w:rsidR="003F59F9" w14:paraId="3A70D652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AEE7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bearded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C3DD4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CB0A0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%</w:t>
            </w:r>
          </w:p>
        </w:tc>
      </w:tr>
      <w:tr w:rsidR="003F59F9" w14:paraId="2F8AC9C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AECB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mu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81C06" w14:textId="77777777" w:rsidR="003F59F9" w:rsidRDefault="003F59F9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romai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novaehollandiae</w:t>
            </w:r>
            <w:proofErr w:type="spellEnd"/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7C91A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5.30%</w:t>
            </w:r>
          </w:p>
        </w:tc>
      </w:tr>
      <w:tr w:rsidR="003F59F9" w14:paraId="2F1B170D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ACCB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King cobra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DC135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F7FA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.90%</w:t>
            </w:r>
          </w:p>
        </w:tc>
      </w:tr>
      <w:tr w:rsidR="003F59F9" w14:paraId="0839B2C3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106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ython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258F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B1CB8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1.00%</w:t>
            </w:r>
          </w:p>
        </w:tc>
      </w:tr>
      <w:tr w:rsidR="003F59F9" w14:paraId="5BCD22F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963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Brown snak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F933B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F596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6.30%</w:t>
            </w:r>
          </w:p>
        </w:tc>
      </w:tr>
      <w:tr w:rsidR="003F59F9" w14:paraId="1736D421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C675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horse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5716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C601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90%</w:t>
            </w:r>
          </w:p>
        </w:tc>
      </w:tr>
      <w:tr w:rsidR="003F59F9" w14:paraId="6BDEEEBD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4BF92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 xml:space="preserve">Gray </w:t>
            </w:r>
            <w:proofErr w:type="spellStart"/>
            <w:r>
              <w:rPr>
                <w:rFonts w:ascii="Calibri" w:hAnsi="Calibri" w:cs="Calibri"/>
                <w:color w:val="000000"/>
              </w:rPr>
              <w:t>squire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605C0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77C0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.40%</w:t>
            </w:r>
          </w:p>
        </w:tc>
      </w:tr>
      <w:tr w:rsidR="003F59F9" w14:paraId="4FF0CBBA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9B7C7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grett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C3584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DFC32" w14:textId="77777777" w:rsidR="003F59F9" w:rsidRDefault="003F59F9">
            <w:pPr>
              <w:rPr>
                <w:sz w:val="20"/>
                <w:szCs w:val="20"/>
              </w:rPr>
            </w:pPr>
          </w:p>
        </w:tc>
      </w:tr>
      <w:tr w:rsidR="003F59F9" w14:paraId="04CA46F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475E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igeon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D4A17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FF5EC" w14:textId="77777777" w:rsidR="003F59F9" w:rsidRDefault="003F59F9">
            <w:pPr>
              <w:rPr>
                <w:sz w:val="20"/>
                <w:szCs w:val="20"/>
              </w:rPr>
            </w:pPr>
          </w:p>
        </w:tc>
      </w:tr>
      <w:tr w:rsidR="003F59F9" w14:paraId="773558CE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12F3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rested Ibis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629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951D6" w14:textId="77777777" w:rsidR="003F59F9" w:rsidRDefault="003F59F9">
            <w:pPr>
              <w:rPr>
                <w:sz w:val="20"/>
                <w:szCs w:val="20"/>
              </w:rPr>
            </w:pPr>
          </w:p>
        </w:tc>
      </w:tr>
      <w:tr w:rsidR="003F59F9" w14:paraId="40CE8357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CBD69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White Rhino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B589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32EFD" w14:textId="77777777" w:rsidR="003F59F9" w:rsidRDefault="003F59F9">
            <w:pPr>
              <w:rPr>
                <w:sz w:val="20"/>
                <w:szCs w:val="20"/>
              </w:rPr>
            </w:pPr>
          </w:p>
        </w:tc>
      </w:tr>
      <w:tr w:rsidR="003F59F9" w14:paraId="044DA3AF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17BDE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igato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issipipiensi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9D6A1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BB64D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.20%</w:t>
            </w:r>
          </w:p>
        </w:tc>
      </w:tr>
      <w:tr w:rsidR="003F59F9" w14:paraId="28D23C4C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1FC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Emperor penguin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FFC5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8E051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7.10%</w:t>
            </w:r>
          </w:p>
        </w:tc>
      </w:tr>
      <w:tr w:rsidR="003F59F9" w14:paraId="5DA6A4DB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0448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King Cobra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0FB60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854B6" w14:textId="77777777" w:rsidR="003F59F9" w:rsidRDefault="003F59F9">
            <w:pPr>
              <w:rPr>
                <w:sz w:val="20"/>
                <w:szCs w:val="20"/>
              </w:rPr>
            </w:pPr>
          </w:p>
        </w:tc>
      </w:tr>
      <w:tr w:rsidR="003F59F9" w14:paraId="6201D525" w14:textId="77777777" w:rsidTr="003F59F9">
        <w:trPr>
          <w:trHeight w:val="320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F3E1F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ython </w:t>
            </w:r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F1FED" w14:textId="77777777" w:rsidR="003F59F9" w:rsidRDefault="003F59F9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4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899D2" w14:textId="77777777" w:rsidR="003F59F9" w:rsidRDefault="003F59F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1.00%</w:t>
            </w:r>
          </w:p>
        </w:tc>
      </w:tr>
    </w:tbl>
    <w:p w14:paraId="671A296B" w14:textId="71B3DD49" w:rsidR="002C660F" w:rsidRDefault="002C660F"/>
    <w:p w14:paraId="1C3D3D8C" w14:textId="746ED96E" w:rsidR="002C660F" w:rsidRDefault="002C660F"/>
    <w:p w14:paraId="5B984C4B" w14:textId="7CB3B27B" w:rsidR="002C660F" w:rsidRDefault="002C660F"/>
    <w:p w14:paraId="14D325B4" w14:textId="035A182D" w:rsidR="002C660F" w:rsidRDefault="002C660F"/>
    <w:p w14:paraId="325E2926" w14:textId="615D767D" w:rsidR="002C660F" w:rsidRDefault="002C660F"/>
    <w:p w14:paraId="59977186" w14:textId="21EB12E6" w:rsidR="002C660F" w:rsidRDefault="002C660F"/>
    <w:p w14:paraId="5240C6A3" w14:textId="1A114730" w:rsidR="002C660F" w:rsidRDefault="002C660F"/>
    <w:p w14:paraId="23E4CC77" w14:textId="1B84A469" w:rsidR="002C660F" w:rsidRDefault="002C660F"/>
    <w:p w14:paraId="4AA405F1" w14:textId="1184D86D" w:rsidR="002C660F" w:rsidRDefault="002C660F"/>
    <w:p w14:paraId="306F9A53" w14:textId="44803BFE" w:rsidR="002C660F" w:rsidRDefault="002C660F"/>
    <w:p w14:paraId="068A50F3" w14:textId="03502D4F" w:rsidR="002C660F" w:rsidRDefault="002C660F"/>
    <w:p w14:paraId="35E6D790" w14:textId="73E87B11" w:rsidR="002C660F" w:rsidRDefault="002C660F"/>
    <w:p w14:paraId="38C61E28" w14:textId="237FBC6D" w:rsidR="002C660F" w:rsidRDefault="002C660F"/>
    <w:p w14:paraId="766C578B" w14:textId="3567674F" w:rsidR="002C660F" w:rsidRDefault="002C660F"/>
    <w:p w14:paraId="5AF30642" w14:textId="3843F389" w:rsidR="002C660F" w:rsidRDefault="002C660F"/>
    <w:p w14:paraId="21E29547" w14:textId="0C859BB7" w:rsidR="002C660F" w:rsidRDefault="002C660F"/>
    <w:p w14:paraId="7CB36390" w14:textId="08FF9256" w:rsidR="002C660F" w:rsidRDefault="002C660F"/>
    <w:p w14:paraId="4F9DAD01" w14:textId="6F02EF4E" w:rsidR="002C660F" w:rsidRDefault="002C660F"/>
    <w:p w14:paraId="5EA36B69" w14:textId="3E5C8086" w:rsidR="002C660F" w:rsidRDefault="002C660F"/>
    <w:p w14:paraId="7DBB654D" w14:textId="192A25E6" w:rsidR="002C660F" w:rsidRDefault="002C660F"/>
    <w:p w14:paraId="00FCA3D4" w14:textId="7725A320" w:rsidR="002C660F" w:rsidRDefault="002C660F"/>
    <w:p w14:paraId="79EFFBC8" w14:textId="069B2876" w:rsidR="002C660F" w:rsidRDefault="002C660F"/>
    <w:p w14:paraId="096BF3A3" w14:textId="0D6E739C" w:rsidR="002C660F" w:rsidRDefault="002C660F"/>
    <w:p w14:paraId="6155CE68" w14:textId="369476F6" w:rsidR="002C660F" w:rsidRDefault="002C660F"/>
    <w:p w14:paraId="77F0D00A" w14:textId="6C69F8C1" w:rsidR="002C660F" w:rsidRDefault="002C660F"/>
    <w:p w14:paraId="3878FE52" w14:textId="33AD1AAF" w:rsidR="002C660F" w:rsidRPr="002C660F" w:rsidRDefault="002C660F">
      <w:pPr>
        <w:rPr>
          <w:rFonts w:asciiTheme="minorHAnsi" w:hAnsiTheme="minorHAnsi" w:cstheme="minorHAnsi"/>
          <w:b/>
          <w:bCs/>
          <w:u w:val="single"/>
        </w:rPr>
      </w:pPr>
      <w:r w:rsidRPr="002C660F">
        <w:rPr>
          <w:rFonts w:asciiTheme="minorHAnsi" w:hAnsiTheme="minorHAnsi" w:cstheme="minorHAnsi"/>
          <w:b/>
          <w:bCs/>
          <w:u w:val="single"/>
        </w:rPr>
        <w:t xml:space="preserve">Table </w:t>
      </w:r>
      <w:r w:rsidR="00E76BED">
        <w:rPr>
          <w:rFonts w:asciiTheme="minorHAnsi" w:hAnsiTheme="minorHAnsi" w:cstheme="minorHAnsi"/>
          <w:b/>
          <w:bCs/>
          <w:u w:val="single"/>
        </w:rPr>
        <w:t>2</w:t>
      </w:r>
      <w:r w:rsidRPr="002C660F">
        <w:rPr>
          <w:rFonts w:asciiTheme="minorHAnsi" w:hAnsiTheme="minorHAnsi" w:cstheme="minorHAnsi"/>
          <w:b/>
          <w:bCs/>
          <w:u w:val="single"/>
        </w:rPr>
        <w:t xml:space="preserve">. Mammalian genomes </w:t>
      </w:r>
      <w:r w:rsidR="00BC4706">
        <w:rPr>
          <w:rFonts w:asciiTheme="minorHAnsi" w:hAnsiTheme="minorHAnsi" w:cstheme="minorHAnsi"/>
          <w:b/>
          <w:bCs/>
          <w:u w:val="single"/>
        </w:rPr>
        <w:t>– accession date- May 23</w:t>
      </w:r>
      <w:proofErr w:type="gramStart"/>
      <w:r w:rsidR="00BC4706" w:rsidRPr="00BC4706">
        <w:rPr>
          <w:rFonts w:asciiTheme="minorHAnsi" w:hAnsiTheme="minorHAnsi" w:cstheme="minorHAnsi"/>
          <w:b/>
          <w:bCs/>
          <w:u w:val="single"/>
          <w:vertAlign w:val="superscript"/>
        </w:rPr>
        <w:t>rd</w:t>
      </w:r>
      <w:r w:rsidR="00BC4706">
        <w:rPr>
          <w:rFonts w:asciiTheme="minorHAnsi" w:hAnsiTheme="minorHAnsi" w:cstheme="minorHAnsi"/>
          <w:b/>
          <w:bCs/>
          <w:u w:val="single"/>
        </w:rPr>
        <w:t xml:space="preserve">  2023</w:t>
      </w:r>
      <w:proofErr w:type="gramEnd"/>
    </w:p>
    <w:p w14:paraId="07680E66" w14:textId="77777777" w:rsidR="002C660F" w:rsidRDefault="002C660F"/>
    <w:tbl>
      <w:tblPr>
        <w:tblStyle w:val="TableGrid"/>
        <w:tblW w:w="14879" w:type="dxa"/>
        <w:jc w:val="center"/>
        <w:tblLayout w:type="fixed"/>
        <w:tblLook w:val="04A0" w:firstRow="1" w:lastRow="0" w:firstColumn="1" w:lastColumn="0" w:noHBand="0" w:noVBand="1"/>
      </w:tblPr>
      <w:tblGrid>
        <w:gridCol w:w="1129"/>
        <w:gridCol w:w="1134"/>
        <w:gridCol w:w="1701"/>
        <w:gridCol w:w="993"/>
        <w:gridCol w:w="850"/>
        <w:gridCol w:w="992"/>
        <w:gridCol w:w="1134"/>
        <w:gridCol w:w="1560"/>
        <w:gridCol w:w="1134"/>
        <w:gridCol w:w="1559"/>
        <w:gridCol w:w="992"/>
        <w:gridCol w:w="1701"/>
      </w:tblGrid>
      <w:tr w:rsidR="00CF15E4" w14:paraId="235B28ED" w14:textId="77777777" w:rsidTr="00CF15E4">
        <w:trPr>
          <w:jc w:val="center"/>
        </w:trPr>
        <w:tc>
          <w:tcPr>
            <w:tcW w:w="1129" w:type="dxa"/>
            <w:shd w:val="clear" w:color="auto" w:fill="E7E6E6" w:themeFill="background2"/>
          </w:tcPr>
          <w:p w14:paraId="543C6E35" w14:textId="77777777" w:rsidR="00CF15E4" w:rsidRDefault="00CF15E4" w:rsidP="00CF15E4">
            <w:r>
              <w:t xml:space="preserve">Superorder </w:t>
            </w:r>
          </w:p>
        </w:tc>
        <w:tc>
          <w:tcPr>
            <w:tcW w:w="1134" w:type="dxa"/>
            <w:shd w:val="clear" w:color="auto" w:fill="E7E6E6" w:themeFill="background2"/>
          </w:tcPr>
          <w:p w14:paraId="2D5CD5A0" w14:textId="77777777" w:rsidR="00CF15E4" w:rsidRDefault="00CF15E4" w:rsidP="00CF15E4">
            <w:r>
              <w:t xml:space="preserve">Family </w:t>
            </w:r>
          </w:p>
        </w:tc>
        <w:tc>
          <w:tcPr>
            <w:tcW w:w="1701" w:type="dxa"/>
            <w:shd w:val="clear" w:color="auto" w:fill="E7E6E6" w:themeFill="background2"/>
          </w:tcPr>
          <w:p w14:paraId="5D7C23F4" w14:textId="77777777" w:rsidR="00CF15E4" w:rsidRDefault="00CF15E4" w:rsidP="00CF15E4">
            <w:r>
              <w:t xml:space="preserve">Species </w:t>
            </w:r>
          </w:p>
        </w:tc>
        <w:tc>
          <w:tcPr>
            <w:tcW w:w="993" w:type="dxa"/>
            <w:shd w:val="clear" w:color="auto" w:fill="E7E6E6" w:themeFill="background2"/>
          </w:tcPr>
          <w:p w14:paraId="7E7C36C1" w14:textId="77777777" w:rsidR="00CF15E4" w:rsidRDefault="00CF15E4" w:rsidP="00CF15E4">
            <w:r>
              <w:t xml:space="preserve">Common name </w:t>
            </w:r>
          </w:p>
        </w:tc>
        <w:tc>
          <w:tcPr>
            <w:tcW w:w="850" w:type="dxa"/>
            <w:shd w:val="clear" w:color="auto" w:fill="E7E6E6" w:themeFill="background2"/>
          </w:tcPr>
          <w:p w14:paraId="7E4D98A0" w14:textId="77777777" w:rsidR="00CF15E4" w:rsidRDefault="00CF15E4" w:rsidP="00CF15E4">
            <w:r>
              <w:t xml:space="preserve">Total length (GB) </w:t>
            </w:r>
          </w:p>
        </w:tc>
        <w:tc>
          <w:tcPr>
            <w:tcW w:w="992" w:type="dxa"/>
            <w:shd w:val="clear" w:color="auto" w:fill="E7E6E6" w:themeFill="background2"/>
          </w:tcPr>
          <w:p w14:paraId="01E51E8D" w14:textId="77777777" w:rsidR="00CF15E4" w:rsidRDefault="00CF15E4" w:rsidP="00CF15E4">
            <w:r>
              <w:t xml:space="preserve">Scaffold N50 (Mb) </w:t>
            </w:r>
          </w:p>
        </w:tc>
        <w:tc>
          <w:tcPr>
            <w:tcW w:w="1134" w:type="dxa"/>
            <w:shd w:val="clear" w:color="auto" w:fill="E7E6E6" w:themeFill="background2"/>
          </w:tcPr>
          <w:p w14:paraId="4DD1B467" w14:textId="77777777" w:rsidR="00CF15E4" w:rsidRDefault="00CF15E4" w:rsidP="00CF15E4">
            <w:r>
              <w:t>Contig N50 (</w:t>
            </w:r>
            <w:proofErr w:type="spellStart"/>
            <w:r>
              <w:t>Kb</w:t>
            </w:r>
            <w:proofErr w:type="spellEnd"/>
            <w:r>
              <w:t xml:space="preserve">) </w:t>
            </w:r>
          </w:p>
        </w:tc>
        <w:tc>
          <w:tcPr>
            <w:tcW w:w="1560" w:type="dxa"/>
            <w:shd w:val="clear" w:color="auto" w:fill="E7E6E6" w:themeFill="background2"/>
          </w:tcPr>
          <w:p w14:paraId="0102C192" w14:textId="77777777" w:rsidR="00CF15E4" w:rsidRDefault="00CF15E4" w:rsidP="00CF15E4">
            <w:r>
              <w:t xml:space="preserve">Assembly level </w:t>
            </w:r>
          </w:p>
        </w:tc>
        <w:tc>
          <w:tcPr>
            <w:tcW w:w="1134" w:type="dxa"/>
            <w:shd w:val="clear" w:color="auto" w:fill="E7E6E6" w:themeFill="background2"/>
          </w:tcPr>
          <w:p w14:paraId="61C8A29A" w14:textId="77777777" w:rsidR="00CF15E4" w:rsidRDefault="00CF15E4" w:rsidP="00CF15E4">
            <w:r>
              <w:t xml:space="preserve">Protein coding genes </w:t>
            </w:r>
          </w:p>
        </w:tc>
        <w:tc>
          <w:tcPr>
            <w:tcW w:w="1559" w:type="dxa"/>
            <w:shd w:val="clear" w:color="auto" w:fill="E7E6E6" w:themeFill="background2"/>
          </w:tcPr>
          <w:p w14:paraId="6912E05C" w14:textId="77777777" w:rsidR="00CF15E4" w:rsidRDefault="00CF15E4" w:rsidP="00CF15E4">
            <w:r>
              <w:t xml:space="preserve">Accession </w:t>
            </w:r>
          </w:p>
        </w:tc>
        <w:tc>
          <w:tcPr>
            <w:tcW w:w="992" w:type="dxa"/>
            <w:shd w:val="clear" w:color="auto" w:fill="E7E6E6" w:themeFill="background2"/>
          </w:tcPr>
          <w:p w14:paraId="14361CBD" w14:textId="77777777" w:rsidR="00CF15E4" w:rsidRDefault="00CF15E4" w:rsidP="00CF15E4">
            <w:r>
              <w:t xml:space="preserve">Database </w:t>
            </w:r>
          </w:p>
        </w:tc>
        <w:tc>
          <w:tcPr>
            <w:tcW w:w="1701" w:type="dxa"/>
            <w:shd w:val="clear" w:color="auto" w:fill="E7E6E6" w:themeFill="background2"/>
          </w:tcPr>
          <w:p w14:paraId="7AF9470A" w14:textId="77777777" w:rsidR="00CF15E4" w:rsidRDefault="00CF15E4" w:rsidP="00CF15E4">
            <w:r>
              <w:t xml:space="preserve">Reference </w:t>
            </w:r>
          </w:p>
        </w:tc>
      </w:tr>
      <w:tr w:rsidR="00CF15E4" w14:paraId="5A99663A" w14:textId="77777777" w:rsidTr="00CF15E4">
        <w:trPr>
          <w:jc w:val="center"/>
        </w:trPr>
        <w:tc>
          <w:tcPr>
            <w:tcW w:w="1129" w:type="dxa"/>
          </w:tcPr>
          <w:p w14:paraId="7B3DD6B9" w14:textId="77777777" w:rsidR="00CF15E4" w:rsidRDefault="00CF15E4" w:rsidP="00CF15E4">
            <w:r>
              <w:t>Metatheria</w:t>
            </w:r>
          </w:p>
        </w:tc>
        <w:tc>
          <w:tcPr>
            <w:tcW w:w="1134" w:type="dxa"/>
          </w:tcPr>
          <w:p w14:paraId="0E63741E" w14:textId="77777777" w:rsidR="00CF15E4" w:rsidRDefault="00CF15E4" w:rsidP="00CF15E4">
            <w:r>
              <w:t xml:space="preserve">Dasyuridae </w:t>
            </w:r>
          </w:p>
        </w:tc>
        <w:tc>
          <w:tcPr>
            <w:tcW w:w="1701" w:type="dxa"/>
          </w:tcPr>
          <w:p w14:paraId="186A4E96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 xml:space="preserve">Sarcophilus </w:t>
            </w:r>
            <w:proofErr w:type="spellStart"/>
            <w:r w:rsidRPr="00D71D2E">
              <w:rPr>
                <w:i/>
                <w:iCs/>
              </w:rPr>
              <w:t>harrisii</w:t>
            </w:r>
            <w:proofErr w:type="spellEnd"/>
          </w:p>
        </w:tc>
        <w:tc>
          <w:tcPr>
            <w:tcW w:w="993" w:type="dxa"/>
          </w:tcPr>
          <w:p w14:paraId="41557FFF" w14:textId="77777777" w:rsidR="00CF15E4" w:rsidRDefault="00CF15E4" w:rsidP="00CF15E4">
            <w:r>
              <w:t xml:space="preserve">Tasmanian devil </w:t>
            </w:r>
          </w:p>
        </w:tc>
        <w:tc>
          <w:tcPr>
            <w:tcW w:w="850" w:type="dxa"/>
          </w:tcPr>
          <w:p w14:paraId="081C39A0" w14:textId="77777777" w:rsidR="00CF15E4" w:rsidRDefault="00CF15E4" w:rsidP="00CF15E4">
            <w:r>
              <w:t xml:space="preserve">3.1 </w:t>
            </w:r>
          </w:p>
        </w:tc>
        <w:tc>
          <w:tcPr>
            <w:tcW w:w="992" w:type="dxa"/>
          </w:tcPr>
          <w:p w14:paraId="3DDB5663" w14:textId="77777777" w:rsidR="00CF15E4" w:rsidRDefault="00CF15E4" w:rsidP="00CF15E4">
            <w:r>
              <w:t>611.3</w:t>
            </w:r>
          </w:p>
        </w:tc>
        <w:tc>
          <w:tcPr>
            <w:tcW w:w="1134" w:type="dxa"/>
          </w:tcPr>
          <w:p w14:paraId="228DF4B3" w14:textId="77777777" w:rsidR="00CF15E4" w:rsidRDefault="00CF15E4" w:rsidP="00CF15E4">
            <w:r>
              <w:t>62.3</w:t>
            </w:r>
          </w:p>
        </w:tc>
        <w:tc>
          <w:tcPr>
            <w:tcW w:w="1560" w:type="dxa"/>
          </w:tcPr>
          <w:p w14:paraId="3AF13D9C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53D5678E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966</w:t>
            </w:r>
          </w:p>
        </w:tc>
        <w:tc>
          <w:tcPr>
            <w:tcW w:w="1559" w:type="dxa"/>
          </w:tcPr>
          <w:p w14:paraId="3CF2A347" w14:textId="77777777" w:rsidR="00CF15E4" w:rsidRPr="006C6FCA" w:rsidRDefault="00CF15E4" w:rsidP="00CF15E4">
            <w:pPr>
              <w:rPr>
                <w:rFonts w:cstheme="minorHAnsi"/>
              </w:rPr>
            </w:pPr>
            <w:r>
              <w:rPr>
                <w:rFonts w:ascii="Roboto" w:hAnsi="Roboto"/>
                <w:color w:val="212121"/>
              </w:rPr>
              <w:t>GCF_902635505.1</w:t>
            </w:r>
          </w:p>
        </w:tc>
        <w:tc>
          <w:tcPr>
            <w:tcW w:w="992" w:type="dxa"/>
          </w:tcPr>
          <w:p w14:paraId="436EBBD3" w14:textId="77777777" w:rsidR="00CF15E4" w:rsidRPr="006C6FCA" w:rsidRDefault="00CF15E4" w:rsidP="00CF15E4">
            <w:pPr>
              <w:rPr>
                <w:rFonts w:cstheme="minorHAnsi"/>
                <w:color w:val="333333"/>
                <w:shd w:val="clear" w:color="auto" w:fill="FFFFFF"/>
              </w:rPr>
            </w:pPr>
            <w:r>
              <w:rPr>
                <w:rFonts w:cstheme="minorHAnsi"/>
                <w:color w:val="333333"/>
                <w:shd w:val="clear" w:color="auto" w:fill="FFFFFF"/>
              </w:rPr>
              <w:t xml:space="preserve">NCBI </w:t>
            </w:r>
            <w:proofErr w:type="spellStart"/>
            <w:r>
              <w:rPr>
                <w:rFonts w:cstheme="minorHAnsi"/>
                <w:color w:val="333333"/>
                <w:shd w:val="clear" w:color="auto" w:fill="FFFFFF"/>
              </w:rPr>
              <w:t>RefSeq</w:t>
            </w:r>
            <w:proofErr w:type="spellEnd"/>
            <w:r>
              <w:rPr>
                <w:rFonts w:cstheme="minorHAnsi"/>
                <w:color w:val="333333"/>
                <w:shd w:val="clear" w:color="auto" w:fill="FFFFFF"/>
              </w:rPr>
              <w:t xml:space="preserve"> </w:t>
            </w:r>
          </w:p>
        </w:tc>
        <w:tc>
          <w:tcPr>
            <w:tcW w:w="1701" w:type="dxa"/>
          </w:tcPr>
          <w:p w14:paraId="0A28701D" w14:textId="77777777" w:rsidR="00CF15E4" w:rsidRDefault="00CF15E4" w:rsidP="00CF15E4">
            <w:pPr>
              <w:rPr>
                <w:rFonts w:cstheme="minorHAnsi"/>
                <w:color w:val="333333"/>
                <w:shd w:val="clear" w:color="auto" w:fill="FFFFFF"/>
              </w:rPr>
            </w:pPr>
            <w:hyperlink r:id="rId8" w:history="1">
              <w:proofErr w:type="spellStart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>Stammnitz</w:t>
              </w:r>
              <w:proofErr w:type="spellEnd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 xml:space="preserve"> M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 "The evolution of two transmissible cancers in Tasmanian devils", 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bioRxiv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22;</w:t>
            </w:r>
          </w:p>
        </w:tc>
      </w:tr>
      <w:tr w:rsidR="00CF15E4" w14:paraId="061BA149" w14:textId="77777777" w:rsidTr="00CF15E4">
        <w:trPr>
          <w:jc w:val="center"/>
        </w:trPr>
        <w:tc>
          <w:tcPr>
            <w:tcW w:w="1129" w:type="dxa"/>
          </w:tcPr>
          <w:p w14:paraId="49F3B861" w14:textId="77777777" w:rsidR="00CF15E4" w:rsidRDefault="00CF15E4" w:rsidP="00CF15E4">
            <w:proofErr w:type="spellStart"/>
            <w:r>
              <w:t>Afrotherian</w:t>
            </w:r>
            <w:proofErr w:type="spellEnd"/>
          </w:p>
        </w:tc>
        <w:tc>
          <w:tcPr>
            <w:tcW w:w="1134" w:type="dxa"/>
          </w:tcPr>
          <w:p w14:paraId="25F53E00" w14:textId="77777777" w:rsidR="00CF15E4" w:rsidRDefault="00CF15E4" w:rsidP="00CF15E4">
            <w:r>
              <w:t xml:space="preserve">Elephantidae (latest divergence) </w:t>
            </w:r>
          </w:p>
        </w:tc>
        <w:tc>
          <w:tcPr>
            <w:tcW w:w="1701" w:type="dxa"/>
          </w:tcPr>
          <w:p w14:paraId="4C585AE5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>Elephas maximus indicus</w:t>
            </w:r>
          </w:p>
        </w:tc>
        <w:tc>
          <w:tcPr>
            <w:tcW w:w="993" w:type="dxa"/>
          </w:tcPr>
          <w:p w14:paraId="74A3D54F" w14:textId="77777777" w:rsidR="00CF15E4" w:rsidRDefault="00CF15E4" w:rsidP="00CF15E4">
            <w:r>
              <w:t xml:space="preserve">Elephant </w:t>
            </w:r>
          </w:p>
        </w:tc>
        <w:tc>
          <w:tcPr>
            <w:tcW w:w="850" w:type="dxa"/>
          </w:tcPr>
          <w:p w14:paraId="4C3B3AE6" w14:textId="77777777" w:rsidR="00CF15E4" w:rsidRDefault="00CF15E4" w:rsidP="00CF15E4">
            <w:r>
              <w:t>3.4</w:t>
            </w:r>
          </w:p>
        </w:tc>
        <w:tc>
          <w:tcPr>
            <w:tcW w:w="992" w:type="dxa"/>
          </w:tcPr>
          <w:p w14:paraId="174F657F" w14:textId="77777777" w:rsidR="00CF15E4" w:rsidRDefault="00CF15E4" w:rsidP="00CF15E4">
            <w:r>
              <w:t>127.4</w:t>
            </w:r>
          </w:p>
        </w:tc>
        <w:tc>
          <w:tcPr>
            <w:tcW w:w="1134" w:type="dxa"/>
          </w:tcPr>
          <w:p w14:paraId="5BF567BE" w14:textId="77777777" w:rsidR="00CF15E4" w:rsidRDefault="00CF15E4" w:rsidP="00CF15E4">
            <w:r>
              <w:t>88</w:t>
            </w:r>
          </w:p>
        </w:tc>
        <w:tc>
          <w:tcPr>
            <w:tcW w:w="1560" w:type="dxa"/>
          </w:tcPr>
          <w:p w14:paraId="7099BD1C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54F8DA40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1,809</w:t>
            </w:r>
          </w:p>
        </w:tc>
        <w:tc>
          <w:tcPr>
            <w:tcW w:w="1559" w:type="dxa"/>
          </w:tcPr>
          <w:p w14:paraId="69D9A57C" w14:textId="77777777" w:rsidR="00CF15E4" w:rsidRDefault="00CF15E4" w:rsidP="00CF15E4">
            <w:r>
              <w:rPr>
                <w:rFonts w:ascii="Roboto" w:hAnsi="Roboto"/>
                <w:color w:val="212121"/>
              </w:rPr>
              <w:t>GCF_024166365.1</w:t>
            </w:r>
          </w:p>
        </w:tc>
        <w:tc>
          <w:tcPr>
            <w:tcW w:w="992" w:type="dxa"/>
          </w:tcPr>
          <w:p w14:paraId="5DAE76E3" w14:textId="77777777" w:rsidR="00CF15E4" w:rsidRDefault="00CF15E4" w:rsidP="00CF15E4">
            <w:pP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t>NCBI</w:t>
            </w:r>
          </w:p>
        </w:tc>
        <w:tc>
          <w:tcPr>
            <w:tcW w:w="1701" w:type="dxa"/>
          </w:tcPr>
          <w:p w14:paraId="0913D170" w14:textId="77777777" w:rsidR="00CF15E4" w:rsidRDefault="00CF15E4" w:rsidP="00CF15E4">
            <w:pP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fldChar w:fldCharType="begin"/>
            </w: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instrText xml:space="preserve"> ADDIN EN.CITE &lt;EndNote&gt;&lt;Cite&gt;&lt;Author&gt;Prado&lt;/Author&gt;&lt;Year&gt;2023&lt;/Year&gt;&lt;RecNum&gt;247&lt;/RecNum&gt;&lt;DisplayText&gt;(Prado et al., 2023)&lt;/DisplayText&gt;&lt;record&gt;&lt;rec-number&gt;247&lt;/rec-number&gt;&lt;foreign-keys&gt;&lt;key app="EN" db-id="dfp2trsz2vwte3eeewux99r45ddrtpfxtfef" timestamp="1684873909"&gt;247&lt;/key&gt;&lt;/foreign-keys&gt;&lt;ref-type name="Journal Article"&gt;17&lt;/ref-type&gt;&lt;contributors&gt;&lt;authors&gt;&lt;author&gt;Prado, Natalia A&lt;/author&gt;&lt;author&gt;Armstrong, Ellie E&lt;/author&gt;&lt;author&gt;Brown, Janine L&lt;/author&gt;&lt;author&gt;Goldenberg, Shifra Z&lt;/author&gt;&lt;author&gt;Leimgruber, Peter&lt;/author&gt;&lt;author&gt;Pearson, Virginia R&lt;/author&gt;&lt;author&gt;Maldonado, Jesús E&lt;/author&gt;&lt;author&gt;Campana, Michael G&lt;/author&gt;&lt;/authors&gt;&lt;/contributors&gt;&lt;titles&gt;&lt;title&gt;Genomic Resources for Asian (Elephas maximus) and African Savannah Elephant (Loxodonta africana) Conservation and Health Research&lt;/title&gt;&lt;secondary-title&gt;bioRxiv&lt;/secondary-title&gt;&lt;/titles&gt;&lt;periodical&gt;&lt;full-title&gt;bioRxiv&lt;/full-title&gt;&lt;/periodical&gt;&lt;pages&gt;2023.02. 10.528067&lt;/pages&gt;&lt;dates&gt;&lt;year&gt;2023&lt;/year&gt;&lt;/dates&gt;&lt;urls&gt;&lt;/urls&gt;&lt;/record&gt;&lt;/Cite&gt;&lt;/EndNote&gt;</w:instrText>
            </w: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fldChar w:fldCharType="separate"/>
            </w:r>
            <w:r>
              <w:rPr>
                <w:rFonts w:ascii="Helvetica" w:hAnsi="Helvetica"/>
                <w:noProof/>
                <w:color w:val="333333"/>
                <w:sz w:val="19"/>
                <w:szCs w:val="19"/>
                <w:shd w:val="clear" w:color="auto" w:fill="FFFFFF"/>
              </w:rPr>
              <w:t>(Prado et al., 2023)</w:t>
            </w: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fldChar w:fldCharType="end"/>
            </w:r>
          </w:p>
        </w:tc>
      </w:tr>
      <w:tr w:rsidR="00CF15E4" w14:paraId="7F3717D6" w14:textId="77777777" w:rsidTr="00CF15E4">
        <w:trPr>
          <w:jc w:val="center"/>
        </w:trPr>
        <w:tc>
          <w:tcPr>
            <w:tcW w:w="1129" w:type="dxa"/>
          </w:tcPr>
          <w:p w14:paraId="0AB10552" w14:textId="77777777" w:rsidR="00CF15E4" w:rsidRDefault="00CF15E4" w:rsidP="00CF15E4">
            <w:r>
              <w:t xml:space="preserve">Xenarthra </w:t>
            </w:r>
          </w:p>
        </w:tc>
        <w:tc>
          <w:tcPr>
            <w:tcW w:w="1134" w:type="dxa"/>
          </w:tcPr>
          <w:p w14:paraId="4425E112" w14:textId="77777777" w:rsidR="00CF15E4" w:rsidRDefault="00CF15E4" w:rsidP="00CF15E4">
            <w:proofErr w:type="spellStart"/>
            <w:r>
              <w:t>Megalonychidae</w:t>
            </w:r>
            <w:proofErr w:type="spellEnd"/>
            <w:r>
              <w:t xml:space="preserve"> </w:t>
            </w:r>
          </w:p>
          <w:p w14:paraId="7C3857E9" w14:textId="77777777" w:rsidR="00CF15E4" w:rsidRDefault="00CF15E4" w:rsidP="00CF15E4">
            <w:r>
              <w:t xml:space="preserve">(Late divergence) </w:t>
            </w:r>
          </w:p>
        </w:tc>
        <w:tc>
          <w:tcPr>
            <w:tcW w:w="1701" w:type="dxa"/>
          </w:tcPr>
          <w:p w14:paraId="189186D3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 xml:space="preserve">Choloepus didactylus </w:t>
            </w:r>
          </w:p>
        </w:tc>
        <w:tc>
          <w:tcPr>
            <w:tcW w:w="993" w:type="dxa"/>
          </w:tcPr>
          <w:p w14:paraId="21EE05D3" w14:textId="77777777" w:rsidR="00CF15E4" w:rsidRDefault="00CF15E4" w:rsidP="00CF15E4">
            <w:r>
              <w:t xml:space="preserve">Sloth </w:t>
            </w:r>
          </w:p>
        </w:tc>
        <w:tc>
          <w:tcPr>
            <w:tcW w:w="850" w:type="dxa"/>
          </w:tcPr>
          <w:p w14:paraId="436239D5" w14:textId="77777777" w:rsidR="00CF15E4" w:rsidRDefault="00CF15E4" w:rsidP="00CF15E4">
            <w:r>
              <w:t xml:space="preserve">3.2 </w:t>
            </w:r>
          </w:p>
        </w:tc>
        <w:tc>
          <w:tcPr>
            <w:tcW w:w="992" w:type="dxa"/>
          </w:tcPr>
          <w:p w14:paraId="2A51737A" w14:textId="77777777" w:rsidR="00CF15E4" w:rsidRDefault="00CF15E4" w:rsidP="00CF15E4">
            <w:r>
              <w:t>146.2</w:t>
            </w:r>
          </w:p>
        </w:tc>
        <w:tc>
          <w:tcPr>
            <w:tcW w:w="1134" w:type="dxa"/>
          </w:tcPr>
          <w:p w14:paraId="11C7D3A8" w14:textId="77777777" w:rsidR="00CF15E4" w:rsidRDefault="00CF15E4" w:rsidP="00CF15E4">
            <w:r>
              <w:t>21</w:t>
            </w:r>
          </w:p>
        </w:tc>
        <w:tc>
          <w:tcPr>
            <w:tcW w:w="1560" w:type="dxa"/>
          </w:tcPr>
          <w:p w14:paraId="3A0FA0AF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04942C73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23,549</w:t>
            </w:r>
          </w:p>
        </w:tc>
        <w:tc>
          <w:tcPr>
            <w:tcW w:w="1559" w:type="dxa"/>
          </w:tcPr>
          <w:p w14:paraId="4379E735" w14:textId="77777777" w:rsidR="00CF15E4" w:rsidRDefault="00CF15E4" w:rsidP="00CF15E4"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GCF_015220235.1</w:t>
            </w:r>
          </w:p>
        </w:tc>
        <w:tc>
          <w:tcPr>
            <w:tcW w:w="992" w:type="dxa"/>
          </w:tcPr>
          <w:p w14:paraId="36A7B545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RefSeq</w:t>
            </w:r>
            <w:proofErr w:type="spellEnd"/>
          </w:p>
        </w:tc>
        <w:tc>
          <w:tcPr>
            <w:tcW w:w="1701" w:type="dxa"/>
          </w:tcPr>
          <w:p w14:paraId="5AE1E9D0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VGP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BioProject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PRJNA561937</w:t>
            </w:r>
          </w:p>
        </w:tc>
      </w:tr>
      <w:tr w:rsidR="00CF15E4" w14:paraId="4EB91F02" w14:textId="77777777" w:rsidTr="00CF15E4">
        <w:trPr>
          <w:jc w:val="center"/>
        </w:trPr>
        <w:tc>
          <w:tcPr>
            <w:tcW w:w="1129" w:type="dxa"/>
          </w:tcPr>
          <w:p w14:paraId="7F9A5F3B" w14:textId="77777777" w:rsidR="00CF15E4" w:rsidRDefault="00CF15E4" w:rsidP="00CF15E4">
            <w:r>
              <w:t>Laurasiatherian</w:t>
            </w:r>
          </w:p>
        </w:tc>
        <w:tc>
          <w:tcPr>
            <w:tcW w:w="1134" w:type="dxa"/>
          </w:tcPr>
          <w:p w14:paraId="60444940" w14:textId="77777777" w:rsidR="00CF15E4" w:rsidRDefault="00CF15E4" w:rsidP="00CF15E4">
            <w:proofErr w:type="spellStart"/>
            <w:r>
              <w:t>Phyllostomidae</w:t>
            </w:r>
            <w:proofErr w:type="spellEnd"/>
            <w:r>
              <w:t xml:space="preserve"> </w:t>
            </w:r>
          </w:p>
        </w:tc>
        <w:tc>
          <w:tcPr>
            <w:tcW w:w="1701" w:type="dxa"/>
          </w:tcPr>
          <w:p w14:paraId="36BB0EF7" w14:textId="77777777" w:rsidR="00CF15E4" w:rsidRPr="00D71D2E" w:rsidRDefault="00CF15E4" w:rsidP="00CF15E4">
            <w:pPr>
              <w:rPr>
                <w:i/>
                <w:iCs/>
              </w:rPr>
            </w:pPr>
            <w:proofErr w:type="spellStart"/>
            <w:r w:rsidRPr="00D71D2E">
              <w:rPr>
                <w:i/>
                <w:iCs/>
              </w:rPr>
              <w:t>Desmodus</w:t>
            </w:r>
            <w:proofErr w:type="spellEnd"/>
            <w:r w:rsidRPr="00D71D2E">
              <w:rPr>
                <w:i/>
                <w:iCs/>
              </w:rPr>
              <w:t xml:space="preserve"> </w:t>
            </w:r>
            <w:proofErr w:type="spellStart"/>
            <w:r w:rsidRPr="00D71D2E">
              <w:rPr>
                <w:i/>
                <w:iCs/>
              </w:rPr>
              <w:t>rotundus</w:t>
            </w:r>
            <w:proofErr w:type="spellEnd"/>
            <w:r w:rsidRPr="00D71D2E">
              <w:rPr>
                <w:i/>
                <w:iCs/>
              </w:rPr>
              <w:t xml:space="preserve"> </w:t>
            </w:r>
          </w:p>
        </w:tc>
        <w:tc>
          <w:tcPr>
            <w:tcW w:w="993" w:type="dxa"/>
          </w:tcPr>
          <w:p w14:paraId="4139F717" w14:textId="77777777" w:rsidR="00CF15E4" w:rsidRDefault="00CF15E4" w:rsidP="00CF15E4">
            <w:r>
              <w:t xml:space="preserve">New world leaf-nosed bats </w:t>
            </w:r>
          </w:p>
        </w:tc>
        <w:tc>
          <w:tcPr>
            <w:tcW w:w="850" w:type="dxa"/>
          </w:tcPr>
          <w:p w14:paraId="67C913A1" w14:textId="77777777" w:rsidR="00CF15E4" w:rsidRDefault="00CF15E4" w:rsidP="00CF15E4">
            <w:r>
              <w:t>2.1</w:t>
            </w:r>
          </w:p>
        </w:tc>
        <w:tc>
          <w:tcPr>
            <w:tcW w:w="992" w:type="dxa"/>
          </w:tcPr>
          <w:p w14:paraId="2803055F" w14:textId="77777777" w:rsidR="00CF15E4" w:rsidRDefault="00CF15E4" w:rsidP="00CF15E4">
            <w:r>
              <w:t>160.1</w:t>
            </w:r>
          </w:p>
        </w:tc>
        <w:tc>
          <w:tcPr>
            <w:tcW w:w="1134" w:type="dxa"/>
          </w:tcPr>
          <w:p w14:paraId="16F1C6FC" w14:textId="77777777" w:rsidR="00CF15E4" w:rsidRDefault="00CF15E4" w:rsidP="00CF15E4">
            <w:r>
              <w:t xml:space="preserve">6.8MB </w:t>
            </w:r>
          </w:p>
        </w:tc>
        <w:tc>
          <w:tcPr>
            <w:tcW w:w="1560" w:type="dxa"/>
          </w:tcPr>
          <w:p w14:paraId="546B713C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38E3F3C6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615</w:t>
            </w:r>
          </w:p>
        </w:tc>
        <w:tc>
          <w:tcPr>
            <w:tcW w:w="1559" w:type="dxa"/>
          </w:tcPr>
          <w:p w14:paraId="1C0BB8C4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22682495.1</w:t>
            </w:r>
          </w:p>
        </w:tc>
        <w:tc>
          <w:tcPr>
            <w:tcW w:w="992" w:type="dxa"/>
          </w:tcPr>
          <w:p w14:paraId="08BBF5C6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NCBI</w:t>
            </w:r>
          </w:p>
        </w:tc>
        <w:tc>
          <w:tcPr>
            <w:tcW w:w="1701" w:type="dxa"/>
          </w:tcPr>
          <w:p w14:paraId="2DD053BE" w14:textId="69E47E94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-</w:t>
            </w:r>
          </w:p>
        </w:tc>
      </w:tr>
      <w:tr w:rsidR="00CF15E4" w14:paraId="772C53E6" w14:textId="77777777" w:rsidTr="00CF15E4">
        <w:trPr>
          <w:jc w:val="center"/>
        </w:trPr>
        <w:tc>
          <w:tcPr>
            <w:tcW w:w="1129" w:type="dxa"/>
          </w:tcPr>
          <w:p w14:paraId="2EE76B5D" w14:textId="77777777" w:rsidR="00CF15E4" w:rsidRDefault="00CF15E4" w:rsidP="00CF15E4">
            <w:r>
              <w:t>Laurasiatherian</w:t>
            </w:r>
          </w:p>
        </w:tc>
        <w:tc>
          <w:tcPr>
            <w:tcW w:w="1134" w:type="dxa"/>
          </w:tcPr>
          <w:p w14:paraId="7F0EAE3E" w14:textId="77777777" w:rsidR="00CF15E4" w:rsidRDefault="00CF15E4" w:rsidP="00CF15E4">
            <w:r>
              <w:t>Balaenopteridae</w:t>
            </w:r>
          </w:p>
        </w:tc>
        <w:tc>
          <w:tcPr>
            <w:tcW w:w="1701" w:type="dxa"/>
          </w:tcPr>
          <w:p w14:paraId="713F6A18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>Balaenoptera musculus</w:t>
            </w:r>
          </w:p>
        </w:tc>
        <w:tc>
          <w:tcPr>
            <w:tcW w:w="993" w:type="dxa"/>
          </w:tcPr>
          <w:p w14:paraId="28D61860" w14:textId="77777777" w:rsidR="00CF15E4" w:rsidRDefault="00CF15E4" w:rsidP="00CF15E4">
            <w:r>
              <w:t>Blue whale</w:t>
            </w:r>
          </w:p>
        </w:tc>
        <w:tc>
          <w:tcPr>
            <w:tcW w:w="850" w:type="dxa"/>
          </w:tcPr>
          <w:p w14:paraId="3871E5E1" w14:textId="77777777" w:rsidR="00CF15E4" w:rsidRDefault="00CF15E4" w:rsidP="00CF15E4">
            <w:r>
              <w:t>2.4</w:t>
            </w:r>
          </w:p>
        </w:tc>
        <w:tc>
          <w:tcPr>
            <w:tcW w:w="992" w:type="dxa"/>
          </w:tcPr>
          <w:p w14:paraId="048CBBC3" w14:textId="77777777" w:rsidR="00CF15E4" w:rsidRDefault="00CF15E4" w:rsidP="00CF15E4">
            <w:r>
              <w:t>110.3</w:t>
            </w:r>
          </w:p>
        </w:tc>
        <w:tc>
          <w:tcPr>
            <w:tcW w:w="1134" w:type="dxa"/>
          </w:tcPr>
          <w:p w14:paraId="260BE535" w14:textId="77777777" w:rsidR="00CF15E4" w:rsidRDefault="00CF15E4" w:rsidP="00CF15E4">
            <w:r>
              <w:t>6.3Mb</w:t>
            </w:r>
          </w:p>
        </w:tc>
        <w:tc>
          <w:tcPr>
            <w:tcW w:w="1560" w:type="dxa"/>
          </w:tcPr>
          <w:p w14:paraId="3164F307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08CC260B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686</w:t>
            </w:r>
          </w:p>
        </w:tc>
        <w:tc>
          <w:tcPr>
            <w:tcW w:w="1559" w:type="dxa"/>
          </w:tcPr>
          <w:p w14:paraId="1ADC26F3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09873245.2</w:t>
            </w:r>
          </w:p>
        </w:tc>
        <w:tc>
          <w:tcPr>
            <w:tcW w:w="992" w:type="dxa"/>
          </w:tcPr>
          <w:p w14:paraId="0ACEFF8A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NCBI</w:t>
            </w:r>
          </w:p>
        </w:tc>
        <w:tc>
          <w:tcPr>
            <w:tcW w:w="1701" w:type="dxa"/>
          </w:tcPr>
          <w:p w14:paraId="422DFAA5" w14:textId="7DD8F5D6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-</w:t>
            </w:r>
          </w:p>
        </w:tc>
      </w:tr>
      <w:tr w:rsidR="00CF15E4" w14:paraId="44C4767C" w14:textId="77777777" w:rsidTr="00CF15E4">
        <w:trPr>
          <w:jc w:val="center"/>
        </w:trPr>
        <w:tc>
          <w:tcPr>
            <w:tcW w:w="1129" w:type="dxa"/>
          </w:tcPr>
          <w:p w14:paraId="7A9B87AD" w14:textId="77777777" w:rsidR="00CF15E4" w:rsidRDefault="00CF15E4" w:rsidP="00CF15E4">
            <w:r>
              <w:lastRenderedPageBreak/>
              <w:t>Laurasiatherian</w:t>
            </w:r>
          </w:p>
        </w:tc>
        <w:tc>
          <w:tcPr>
            <w:tcW w:w="1134" w:type="dxa"/>
          </w:tcPr>
          <w:p w14:paraId="3BB0F20E" w14:textId="77777777" w:rsidR="00CF15E4" w:rsidRDefault="00CF15E4" w:rsidP="00CF15E4">
            <w:r>
              <w:t>Talpidae (early divergent)</w:t>
            </w:r>
          </w:p>
        </w:tc>
        <w:tc>
          <w:tcPr>
            <w:tcW w:w="1701" w:type="dxa"/>
          </w:tcPr>
          <w:p w14:paraId="0E42E6D2" w14:textId="77777777" w:rsidR="00CF15E4" w:rsidRPr="00D71D2E" w:rsidRDefault="00CF15E4" w:rsidP="00CF15E4">
            <w:pPr>
              <w:rPr>
                <w:i/>
                <w:iCs/>
              </w:rPr>
            </w:pPr>
            <w:proofErr w:type="spellStart"/>
            <w:r w:rsidRPr="00D71D2E">
              <w:rPr>
                <w:i/>
                <w:iCs/>
              </w:rPr>
              <w:t>Nannospalax</w:t>
            </w:r>
            <w:proofErr w:type="spellEnd"/>
            <w:r w:rsidRPr="00D71D2E">
              <w:rPr>
                <w:i/>
                <w:iCs/>
              </w:rPr>
              <w:t xml:space="preserve"> </w:t>
            </w:r>
            <w:proofErr w:type="spellStart"/>
            <w:r w:rsidRPr="00D71D2E">
              <w:rPr>
                <w:i/>
                <w:iCs/>
              </w:rPr>
              <w:t>galili</w:t>
            </w:r>
            <w:proofErr w:type="spellEnd"/>
          </w:p>
        </w:tc>
        <w:tc>
          <w:tcPr>
            <w:tcW w:w="993" w:type="dxa"/>
          </w:tcPr>
          <w:p w14:paraId="379DB0B3" w14:textId="77777777" w:rsidR="00CF15E4" w:rsidRDefault="00CF15E4" w:rsidP="00CF15E4">
            <w:r>
              <w:t>Upper Galilee mountains blind mole rat</w:t>
            </w:r>
          </w:p>
        </w:tc>
        <w:tc>
          <w:tcPr>
            <w:tcW w:w="850" w:type="dxa"/>
          </w:tcPr>
          <w:p w14:paraId="37909586" w14:textId="77777777" w:rsidR="00CF15E4" w:rsidRDefault="00CF15E4" w:rsidP="00CF15E4">
            <w:r>
              <w:t>3.1</w:t>
            </w:r>
          </w:p>
        </w:tc>
        <w:tc>
          <w:tcPr>
            <w:tcW w:w="992" w:type="dxa"/>
          </w:tcPr>
          <w:p w14:paraId="40C50EFF" w14:textId="77777777" w:rsidR="00CF15E4" w:rsidRDefault="00CF15E4" w:rsidP="00CF15E4">
            <w:r>
              <w:t xml:space="preserve">3.6 </w:t>
            </w:r>
          </w:p>
        </w:tc>
        <w:tc>
          <w:tcPr>
            <w:tcW w:w="1134" w:type="dxa"/>
          </w:tcPr>
          <w:p w14:paraId="62DD13E4" w14:textId="77777777" w:rsidR="00CF15E4" w:rsidRDefault="00CF15E4" w:rsidP="00CF15E4">
            <w:r>
              <w:t>30.4</w:t>
            </w:r>
          </w:p>
        </w:tc>
        <w:tc>
          <w:tcPr>
            <w:tcW w:w="1560" w:type="dxa"/>
          </w:tcPr>
          <w:p w14:paraId="56510810" w14:textId="77777777" w:rsidR="00CF15E4" w:rsidRDefault="00CF15E4" w:rsidP="00CF15E4">
            <w:r>
              <w:t>Scaffold level</w:t>
            </w:r>
          </w:p>
        </w:tc>
        <w:tc>
          <w:tcPr>
            <w:tcW w:w="1134" w:type="dxa"/>
          </w:tcPr>
          <w:p w14:paraId="7DAF3FC6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0,986</w:t>
            </w:r>
          </w:p>
        </w:tc>
        <w:tc>
          <w:tcPr>
            <w:tcW w:w="1559" w:type="dxa"/>
          </w:tcPr>
          <w:p w14:paraId="472E99B2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00622305.1</w:t>
            </w:r>
          </w:p>
        </w:tc>
        <w:tc>
          <w:tcPr>
            <w:tcW w:w="992" w:type="dxa"/>
          </w:tcPr>
          <w:p w14:paraId="61CB2AC9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  <w:tc>
          <w:tcPr>
            <w:tcW w:w="1701" w:type="dxa"/>
          </w:tcPr>
          <w:p w14:paraId="4A355B27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hyperlink r:id="rId9" w:history="1"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>Fang X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 "Genome-wide adaptive complexes to underground stresses in blind mole rats Spalax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Nat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Commun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14 Jun 3;5:3966</w:t>
            </w:r>
          </w:p>
        </w:tc>
      </w:tr>
      <w:tr w:rsidR="00CF15E4" w14:paraId="441CA4BF" w14:textId="77777777" w:rsidTr="00CF15E4">
        <w:trPr>
          <w:jc w:val="center"/>
        </w:trPr>
        <w:tc>
          <w:tcPr>
            <w:tcW w:w="1129" w:type="dxa"/>
          </w:tcPr>
          <w:p w14:paraId="4002494A" w14:textId="77777777" w:rsidR="00CF15E4" w:rsidRDefault="00CF15E4" w:rsidP="00CF15E4">
            <w:proofErr w:type="spellStart"/>
            <w:r>
              <w:t>Euarchontoglires</w:t>
            </w:r>
            <w:proofErr w:type="spellEnd"/>
          </w:p>
        </w:tc>
        <w:tc>
          <w:tcPr>
            <w:tcW w:w="1134" w:type="dxa"/>
          </w:tcPr>
          <w:p w14:paraId="32C27858" w14:textId="77777777" w:rsidR="00CF15E4" w:rsidRDefault="00CF15E4" w:rsidP="00CF15E4">
            <w:proofErr w:type="spellStart"/>
            <w:r>
              <w:t>Tupaiidae</w:t>
            </w:r>
            <w:proofErr w:type="spellEnd"/>
            <w:r>
              <w:t xml:space="preserve"> (Early divergence) </w:t>
            </w:r>
          </w:p>
        </w:tc>
        <w:tc>
          <w:tcPr>
            <w:tcW w:w="1701" w:type="dxa"/>
          </w:tcPr>
          <w:p w14:paraId="698FA75A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>Tupaia chinensis</w:t>
            </w:r>
          </w:p>
        </w:tc>
        <w:tc>
          <w:tcPr>
            <w:tcW w:w="993" w:type="dxa"/>
          </w:tcPr>
          <w:p w14:paraId="47140A4D" w14:textId="77777777" w:rsidR="00CF15E4" w:rsidRDefault="00CF15E4" w:rsidP="00CF15E4">
            <w:r>
              <w:t xml:space="preserve">Chinese Tree shrew </w:t>
            </w:r>
          </w:p>
        </w:tc>
        <w:tc>
          <w:tcPr>
            <w:tcW w:w="850" w:type="dxa"/>
          </w:tcPr>
          <w:p w14:paraId="66DC074F" w14:textId="77777777" w:rsidR="00CF15E4" w:rsidRDefault="00CF15E4" w:rsidP="00CF15E4">
            <w:r>
              <w:t>2.8</w:t>
            </w:r>
          </w:p>
        </w:tc>
        <w:tc>
          <w:tcPr>
            <w:tcW w:w="992" w:type="dxa"/>
          </w:tcPr>
          <w:p w14:paraId="22114BA6" w14:textId="77777777" w:rsidR="00CF15E4" w:rsidRDefault="00CF15E4" w:rsidP="00CF15E4">
            <w:r>
              <w:t>3.7</w:t>
            </w:r>
          </w:p>
        </w:tc>
        <w:tc>
          <w:tcPr>
            <w:tcW w:w="1134" w:type="dxa"/>
          </w:tcPr>
          <w:p w14:paraId="0C8FF301" w14:textId="77777777" w:rsidR="00CF15E4" w:rsidRDefault="00CF15E4" w:rsidP="00CF15E4">
            <w:r>
              <w:t>25.9KB</w:t>
            </w:r>
          </w:p>
        </w:tc>
        <w:tc>
          <w:tcPr>
            <w:tcW w:w="1560" w:type="dxa"/>
          </w:tcPr>
          <w:p w14:paraId="096A1CB9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46DC90E4" w14:textId="77777777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1,077</w:t>
            </w:r>
          </w:p>
        </w:tc>
        <w:tc>
          <w:tcPr>
            <w:tcW w:w="1559" w:type="dxa"/>
          </w:tcPr>
          <w:p w14:paraId="16AF50B3" w14:textId="77777777" w:rsidR="00CF15E4" w:rsidRDefault="00CF15E4" w:rsidP="00CF15E4">
            <w:r>
              <w:rPr>
                <w:rFonts w:ascii="Roboto" w:hAnsi="Roboto"/>
                <w:color w:val="212121"/>
              </w:rPr>
              <w:t>GCF_000334495.1</w:t>
            </w:r>
          </w:p>
        </w:tc>
        <w:tc>
          <w:tcPr>
            <w:tcW w:w="992" w:type="dxa"/>
          </w:tcPr>
          <w:p w14:paraId="5EB79CA5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RefSeq</w:t>
            </w:r>
            <w:proofErr w:type="spellEnd"/>
          </w:p>
        </w:tc>
        <w:tc>
          <w:tcPr>
            <w:tcW w:w="1701" w:type="dxa"/>
          </w:tcPr>
          <w:p w14:paraId="450159EE" w14:textId="77777777" w:rsidR="00CF15E4" w:rsidRDefault="00CF15E4" w:rsidP="00CF15E4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hyperlink r:id="rId10" w:history="1">
              <w:r>
                <w:rPr>
                  <w:rStyle w:val="Hyperlink"/>
                  <w:rFonts w:ascii="Arial" w:hAnsi="Arial" w:cs="Arial"/>
                  <w:color w:val="985735"/>
                  <w:sz w:val="20"/>
                  <w:szCs w:val="20"/>
                  <w:shd w:val="clear" w:color="auto" w:fill="FFFFFF"/>
                </w:rPr>
                <w:t>Fan Y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985735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 "Genome of the Chinese tree shrew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Nat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Commun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13;4:1426</w:t>
            </w:r>
          </w:p>
        </w:tc>
      </w:tr>
      <w:tr w:rsidR="00CF15E4" w14:paraId="5923534A" w14:textId="77777777" w:rsidTr="00CF15E4">
        <w:trPr>
          <w:jc w:val="center"/>
        </w:trPr>
        <w:tc>
          <w:tcPr>
            <w:tcW w:w="1129" w:type="dxa"/>
          </w:tcPr>
          <w:p w14:paraId="671ABF54" w14:textId="77777777" w:rsidR="00CF15E4" w:rsidRDefault="00CF15E4" w:rsidP="00CF15E4">
            <w:proofErr w:type="spellStart"/>
            <w:r>
              <w:t>Monotremata</w:t>
            </w:r>
            <w:proofErr w:type="spellEnd"/>
            <w:r>
              <w:t xml:space="preserve"> </w:t>
            </w:r>
          </w:p>
        </w:tc>
        <w:tc>
          <w:tcPr>
            <w:tcW w:w="1134" w:type="dxa"/>
          </w:tcPr>
          <w:p w14:paraId="082ADC20" w14:textId="77777777" w:rsidR="00CF15E4" w:rsidRDefault="00CF15E4" w:rsidP="00CF15E4">
            <w:proofErr w:type="spellStart"/>
            <w:r>
              <w:t>Ornithorhynchidae</w:t>
            </w:r>
            <w:proofErr w:type="spellEnd"/>
          </w:p>
        </w:tc>
        <w:tc>
          <w:tcPr>
            <w:tcW w:w="1701" w:type="dxa"/>
          </w:tcPr>
          <w:p w14:paraId="6F4B6C99" w14:textId="77777777" w:rsidR="00CF15E4" w:rsidRPr="00D71D2E" w:rsidRDefault="00CF15E4" w:rsidP="00CF15E4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 xml:space="preserve">Ornithorhynchus anatinus </w:t>
            </w:r>
          </w:p>
        </w:tc>
        <w:tc>
          <w:tcPr>
            <w:tcW w:w="993" w:type="dxa"/>
          </w:tcPr>
          <w:p w14:paraId="3B921388" w14:textId="77777777" w:rsidR="00CF15E4" w:rsidRDefault="00CF15E4" w:rsidP="00CF15E4">
            <w:r>
              <w:t xml:space="preserve">Platypus </w:t>
            </w:r>
          </w:p>
        </w:tc>
        <w:tc>
          <w:tcPr>
            <w:tcW w:w="850" w:type="dxa"/>
          </w:tcPr>
          <w:p w14:paraId="6E041C40" w14:textId="77777777" w:rsidR="00CF15E4" w:rsidRDefault="00CF15E4" w:rsidP="00CF15E4">
            <w:r>
              <w:t>1.9</w:t>
            </w:r>
          </w:p>
        </w:tc>
        <w:tc>
          <w:tcPr>
            <w:tcW w:w="992" w:type="dxa"/>
          </w:tcPr>
          <w:p w14:paraId="2EBCA6E8" w14:textId="77777777" w:rsidR="00CF15E4" w:rsidRDefault="00CF15E4" w:rsidP="00CF15E4">
            <w:r>
              <w:t>83.3</w:t>
            </w:r>
          </w:p>
        </w:tc>
        <w:tc>
          <w:tcPr>
            <w:tcW w:w="1134" w:type="dxa"/>
          </w:tcPr>
          <w:p w14:paraId="165BDC3D" w14:textId="77777777" w:rsidR="00CF15E4" w:rsidRDefault="00CF15E4" w:rsidP="00CF15E4">
            <w:r>
              <w:t>15.1MB</w:t>
            </w:r>
          </w:p>
        </w:tc>
        <w:tc>
          <w:tcPr>
            <w:tcW w:w="1560" w:type="dxa"/>
          </w:tcPr>
          <w:p w14:paraId="5D1CCE59" w14:textId="77777777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35252365" w14:textId="77777777" w:rsidR="00CF15E4" w:rsidRDefault="00CF15E4" w:rsidP="00CF15E4">
            <w:pPr>
              <w:rPr>
                <w:rFonts w:ascii="Roboto" w:hAnsi="Roboto"/>
                <w:color w:val="212121"/>
                <w:spacing w:val="2"/>
                <w:sz w:val="18"/>
                <w:szCs w:val="18"/>
              </w:rPr>
            </w:pPr>
            <w:r>
              <w:rPr>
                <w:rFonts w:ascii="Roboto" w:hAnsi="Roboto"/>
                <w:color w:val="212121"/>
                <w:spacing w:val="2"/>
                <w:sz w:val="18"/>
                <w:szCs w:val="18"/>
              </w:rPr>
              <w:t>18,152</w:t>
            </w:r>
          </w:p>
        </w:tc>
        <w:tc>
          <w:tcPr>
            <w:tcW w:w="1559" w:type="dxa"/>
          </w:tcPr>
          <w:p w14:paraId="6CCBA537" w14:textId="77777777" w:rsidR="00CF15E4" w:rsidRDefault="00CF15E4" w:rsidP="00CF15E4">
            <w:r>
              <w:rPr>
                <w:rFonts w:ascii="Roboto" w:hAnsi="Roboto"/>
                <w:color w:val="212121"/>
                <w:spacing w:val="2"/>
                <w:sz w:val="18"/>
                <w:szCs w:val="18"/>
              </w:rPr>
              <w:t>GCF_004115215.2</w:t>
            </w:r>
          </w:p>
        </w:tc>
        <w:tc>
          <w:tcPr>
            <w:tcW w:w="992" w:type="dxa"/>
          </w:tcPr>
          <w:p w14:paraId="5B8E32C7" w14:textId="77777777" w:rsidR="00CF15E4" w:rsidRDefault="00CF15E4" w:rsidP="00CF15E4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1701" w:type="dxa"/>
          </w:tcPr>
          <w:p w14:paraId="793EE99C" w14:textId="77777777" w:rsidR="00CF15E4" w:rsidRDefault="00CF15E4" w:rsidP="00CF15E4"/>
        </w:tc>
      </w:tr>
      <w:tr w:rsidR="00CF15E4" w14:paraId="15245616" w14:textId="77777777" w:rsidTr="00CF15E4">
        <w:trPr>
          <w:jc w:val="center"/>
        </w:trPr>
        <w:tc>
          <w:tcPr>
            <w:tcW w:w="1129" w:type="dxa"/>
          </w:tcPr>
          <w:p w14:paraId="3B3F2ECD" w14:textId="0C258BDC" w:rsidR="00CF15E4" w:rsidRDefault="00CF15E4" w:rsidP="00CF15E4">
            <w:proofErr w:type="spellStart"/>
            <w:r>
              <w:t>Euarchontoglires</w:t>
            </w:r>
            <w:proofErr w:type="spellEnd"/>
          </w:p>
        </w:tc>
        <w:tc>
          <w:tcPr>
            <w:tcW w:w="1134" w:type="dxa"/>
          </w:tcPr>
          <w:p w14:paraId="01F33E0D" w14:textId="130132D6" w:rsidR="00CF15E4" w:rsidRDefault="00CF15E4" w:rsidP="00CF15E4">
            <w:proofErr w:type="spellStart"/>
            <w:r>
              <w:t>Homonidae</w:t>
            </w:r>
            <w:proofErr w:type="spellEnd"/>
          </w:p>
        </w:tc>
        <w:tc>
          <w:tcPr>
            <w:tcW w:w="1701" w:type="dxa"/>
          </w:tcPr>
          <w:p w14:paraId="6BA02873" w14:textId="2C9E3AF4" w:rsidR="00CF15E4" w:rsidRPr="00D71D2E" w:rsidRDefault="00CF15E4" w:rsidP="00CF15E4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Gorilla </w:t>
            </w:r>
            <w:proofErr w:type="spellStart"/>
            <w:r>
              <w:rPr>
                <w:i/>
                <w:iCs/>
              </w:rPr>
              <w:t>gorilla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993" w:type="dxa"/>
          </w:tcPr>
          <w:p w14:paraId="7A3CB8AA" w14:textId="48F74243" w:rsidR="00CF15E4" w:rsidRDefault="00CF15E4" w:rsidP="00CF15E4">
            <w:r>
              <w:t xml:space="preserve">Gorilla </w:t>
            </w:r>
          </w:p>
        </w:tc>
        <w:tc>
          <w:tcPr>
            <w:tcW w:w="850" w:type="dxa"/>
          </w:tcPr>
          <w:p w14:paraId="06855077" w14:textId="6FF33CFE" w:rsidR="00CF15E4" w:rsidRDefault="00CF15E4" w:rsidP="00CF15E4">
            <w:r>
              <w:t>3.6</w:t>
            </w:r>
          </w:p>
        </w:tc>
        <w:tc>
          <w:tcPr>
            <w:tcW w:w="992" w:type="dxa"/>
          </w:tcPr>
          <w:p w14:paraId="436C9EB3" w14:textId="4240034F" w:rsidR="00CF15E4" w:rsidRDefault="00CF15E4" w:rsidP="00CF15E4">
            <w:r>
              <w:t>151.6</w:t>
            </w:r>
          </w:p>
        </w:tc>
        <w:tc>
          <w:tcPr>
            <w:tcW w:w="1134" w:type="dxa"/>
          </w:tcPr>
          <w:p w14:paraId="39111F15" w14:textId="7F9F013C" w:rsidR="00CF15E4" w:rsidRDefault="00CF15E4" w:rsidP="00CF15E4">
            <w:r>
              <w:t>151.6</w:t>
            </w:r>
          </w:p>
        </w:tc>
        <w:tc>
          <w:tcPr>
            <w:tcW w:w="1560" w:type="dxa"/>
          </w:tcPr>
          <w:p w14:paraId="60E22B3D" w14:textId="01EB6F91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5FA1AF5B" w14:textId="4B43919D" w:rsidR="00CF15E4" w:rsidRDefault="00CF15E4" w:rsidP="00CF15E4">
            <w:pPr>
              <w:rPr>
                <w:rFonts w:ascii="Roboto" w:hAnsi="Roboto"/>
                <w:color w:val="212121"/>
                <w:spacing w:val="2"/>
                <w:sz w:val="18"/>
                <w:szCs w:val="18"/>
              </w:rPr>
            </w:pPr>
            <w:r>
              <w:rPr>
                <w:rFonts w:ascii="Roboto" w:hAnsi="Roboto"/>
                <w:color w:val="212121"/>
                <w:spacing w:val="2"/>
                <w:sz w:val="18"/>
                <w:szCs w:val="18"/>
              </w:rPr>
              <w:t>23,010</w:t>
            </w:r>
          </w:p>
        </w:tc>
        <w:tc>
          <w:tcPr>
            <w:tcW w:w="1559" w:type="dxa"/>
          </w:tcPr>
          <w:p w14:paraId="58D11AFC" w14:textId="010EAA6F" w:rsidR="00CF15E4" w:rsidRDefault="00CF15E4" w:rsidP="00CF15E4">
            <w:pPr>
              <w:rPr>
                <w:rFonts w:ascii="Roboto" w:hAnsi="Roboto"/>
                <w:color w:val="212121"/>
                <w:spacing w:val="2"/>
                <w:sz w:val="18"/>
                <w:szCs w:val="18"/>
              </w:rPr>
            </w:pPr>
            <w:r>
              <w:rPr>
                <w:rFonts w:ascii="Roboto" w:hAnsi="Roboto"/>
                <w:color w:val="212121"/>
              </w:rPr>
              <w:t>GCF_029281585.1</w:t>
            </w:r>
          </w:p>
        </w:tc>
        <w:tc>
          <w:tcPr>
            <w:tcW w:w="992" w:type="dxa"/>
          </w:tcPr>
          <w:p w14:paraId="69052916" w14:textId="74DC29D1" w:rsidR="00CF15E4" w:rsidRDefault="00CF15E4" w:rsidP="00CF15E4">
            <w:r>
              <w:t xml:space="preserve">NCBI </w:t>
            </w:r>
            <w:proofErr w:type="spellStart"/>
            <w:r>
              <w:t>refseq</w:t>
            </w:r>
            <w:proofErr w:type="spellEnd"/>
            <w:r>
              <w:t xml:space="preserve"> </w:t>
            </w:r>
          </w:p>
        </w:tc>
        <w:tc>
          <w:tcPr>
            <w:tcW w:w="1701" w:type="dxa"/>
          </w:tcPr>
          <w:p w14:paraId="06060E48" w14:textId="77777777" w:rsidR="00CF15E4" w:rsidRDefault="00CF15E4" w:rsidP="00CF15E4"/>
        </w:tc>
      </w:tr>
      <w:tr w:rsidR="00CF15E4" w14:paraId="6BDAA5B9" w14:textId="77777777" w:rsidTr="00CF15E4">
        <w:trPr>
          <w:jc w:val="center"/>
        </w:trPr>
        <w:tc>
          <w:tcPr>
            <w:tcW w:w="1129" w:type="dxa"/>
          </w:tcPr>
          <w:p w14:paraId="72D36D91" w14:textId="37D3710F" w:rsidR="00CF15E4" w:rsidRDefault="00CF15E4" w:rsidP="00CF15E4">
            <w:r>
              <w:t>Laurasiatherian</w:t>
            </w:r>
          </w:p>
        </w:tc>
        <w:tc>
          <w:tcPr>
            <w:tcW w:w="1134" w:type="dxa"/>
          </w:tcPr>
          <w:p w14:paraId="341F4FFC" w14:textId="68EF047D" w:rsidR="00CF15E4" w:rsidRDefault="00CF15E4" w:rsidP="00CF15E4">
            <w:r>
              <w:t xml:space="preserve">Suidae </w:t>
            </w:r>
          </w:p>
        </w:tc>
        <w:tc>
          <w:tcPr>
            <w:tcW w:w="1701" w:type="dxa"/>
          </w:tcPr>
          <w:p w14:paraId="304C3736" w14:textId="6BC0881B" w:rsidR="00CF15E4" w:rsidRDefault="00CF15E4" w:rsidP="00CF15E4">
            <w:pPr>
              <w:rPr>
                <w:i/>
                <w:iCs/>
              </w:rPr>
            </w:pPr>
            <w:r>
              <w:rPr>
                <w:i/>
                <w:iCs/>
              </w:rPr>
              <w:t>Sus scrofa</w:t>
            </w:r>
          </w:p>
        </w:tc>
        <w:tc>
          <w:tcPr>
            <w:tcW w:w="993" w:type="dxa"/>
          </w:tcPr>
          <w:p w14:paraId="76EEE316" w14:textId="67912865" w:rsidR="00CF15E4" w:rsidRDefault="00CF15E4" w:rsidP="00CF15E4">
            <w:r>
              <w:t xml:space="preserve">Pig </w:t>
            </w:r>
          </w:p>
        </w:tc>
        <w:tc>
          <w:tcPr>
            <w:tcW w:w="850" w:type="dxa"/>
          </w:tcPr>
          <w:p w14:paraId="458AC657" w14:textId="1468B4C1" w:rsidR="00CF15E4" w:rsidRDefault="00CF15E4" w:rsidP="00CF15E4">
            <w:r>
              <w:t>2.5</w:t>
            </w:r>
          </w:p>
        </w:tc>
        <w:tc>
          <w:tcPr>
            <w:tcW w:w="992" w:type="dxa"/>
          </w:tcPr>
          <w:p w14:paraId="77E7E17A" w14:textId="75D163EB" w:rsidR="00CF15E4" w:rsidRDefault="00CF15E4" w:rsidP="00CF15E4">
            <w:r>
              <w:t xml:space="preserve">88.2 </w:t>
            </w:r>
          </w:p>
        </w:tc>
        <w:tc>
          <w:tcPr>
            <w:tcW w:w="1134" w:type="dxa"/>
          </w:tcPr>
          <w:p w14:paraId="15C1F86A" w14:textId="50EECA9B" w:rsidR="00CF15E4" w:rsidRDefault="00CF15E4" w:rsidP="00CF15E4">
            <w:r>
              <w:t xml:space="preserve">88.2 </w:t>
            </w:r>
          </w:p>
        </w:tc>
        <w:tc>
          <w:tcPr>
            <w:tcW w:w="1560" w:type="dxa"/>
          </w:tcPr>
          <w:p w14:paraId="4D63ADFC" w14:textId="057B130F" w:rsidR="00CF15E4" w:rsidRDefault="00CF15E4" w:rsidP="00CF15E4">
            <w:r>
              <w:t>Chromosome</w:t>
            </w:r>
          </w:p>
        </w:tc>
        <w:tc>
          <w:tcPr>
            <w:tcW w:w="1134" w:type="dxa"/>
          </w:tcPr>
          <w:p w14:paraId="04166E39" w14:textId="50757226" w:rsidR="00CF15E4" w:rsidRDefault="00CF15E4" w:rsidP="00CF15E4">
            <w:pPr>
              <w:rPr>
                <w:rFonts w:ascii="Roboto" w:hAnsi="Roboto"/>
                <w:color w:val="212121"/>
                <w:spacing w:val="2"/>
                <w:sz w:val="18"/>
                <w:szCs w:val="18"/>
              </w:rPr>
            </w:pPr>
            <w:r>
              <w:rPr>
                <w:rFonts w:ascii="Roboto" w:hAnsi="Roboto"/>
                <w:color w:val="212121"/>
                <w:spacing w:val="2"/>
                <w:sz w:val="18"/>
                <w:szCs w:val="18"/>
              </w:rPr>
              <w:t>20,790</w:t>
            </w:r>
          </w:p>
        </w:tc>
        <w:tc>
          <w:tcPr>
            <w:tcW w:w="1559" w:type="dxa"/>
          </w:tcPr>
          <w:p w14:paraId="6B8F33BB" w14:textId="19A5BB86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00003025.6</w:t>
            </w:r>
          </w:p>
        </w:tc>
        <w:tc>
          <w:tcPr>
            <w:tcW w:w="992" w:type="dxa"/>
          </w:tcPr>
          <w:p w14:paraId="6FC08185" w14:textId="07601F37" w:rsidR="00CF15E4" w:rsidRDefault="00CF15E4" w:rsidP="00CF15E4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1701" w:type="dxa"/>
          </w:tcPr>
          <w:p w14:paraId="4735BD6F" w14:textId="2006F3AE" w:rsidR="00CF15E4" w:rsidRPr="00A8438D" w:rsidRDefault="00CF15E4" w:rsidP="00CF15E4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 "</w:t>
            </w:r>
            <w:r w:rsidRPr="00A8438D">
              <w:rPr>
                <w:rFonts w:ascii="Arial" w:hAnsi="Arial" w:cs="Arial"/>
                <w:color w:val="000000"/>
                <w:sz w:val="18"/>
                <w:szCs w:val="18"/>
              </w:rPr>
              <w:t>An improved pig reference genome sequence to enable pig genetics and genomics research.", </w:t>
            </w:r>
            <w:proofErr w:type="spellStart"/>
            <w:r w:rsidRPr="00A8438D">
              <w:rPr>
                <w:rFonts w:ascii="Arial" w:hAnsi="Arial" w:cs="Arial"/>
                <w:i/>
                <w:iCs/>
                <w:color w:val="000000"/>
                <w:sz w:val="18"/>
                <w:szCs w:val="18"/>
              </w:rPr>
              <w:t>Gigascience</w:t>
            </w:r>
            <w:proofErr w:type="spellEnd"/>
            <w:r w:rsidRPr="00A8438D">
              <w:rPr>
                <w:rFonts w:ascii="Arial" w:hAnsi="Arial" w:cs="Arial"/>
                <w:color w:val="000000"/>
                <w:sz w:val="18"/>
                <w:szCs w:val="18"/>
              </w:rPr>
              <w:t>, 2020 Jun 1;9(6)</w:t>
            </w:r>
          </w:p>
        </w:tc>
      </w:tr>
      <w:tr w:rsidR="00CF15E4" w14:paraId="390B3749" w14:textId="77777777" w:rsidTr="00CF15E4">
        <w:trPr>
          <w:jc w:val="center"/>
        </w:trPr>
        <w:tc>
          <w:tcPr>
            <w:tcW w:w="1129" w:type="dxa"/>
          </w:tcPr>
          <w:p w14:paraId="4C871478" w14:textId="3EAD2C50" w:rsidR="00CF15E4" w:rsidRDefault="00CF15E4" w:rsidP="00CF15E4">
            <w:r>
              <w:t>Laurasiatherian</w:t>
            </w:r>
          </w:p>
        </w:tc>
        <w:tc>
          <w:tcPr>
            <w:tcW w:w="1134" w:type="dxa"/>
          </w:tcPr>
          <w:p w14:paraId="75292F9C" w14:textId="43DD6E3F" w:rsidR="00CF15E4" w:rsidRDefault="00CF15E4" w:rsidP="00CF15E4">
            <w:proofErr w:type="spellStart"/>
            <w:r>
              <w:t>Rhinocerotidae</w:t>
            </w:r>
            <w:proofErr w:type="spellEnd"/>
          </w:p>
        </w:tc>
        <w:tc>
          <w:tcPr>
            <w:tcW w:w="1701" w:type="dxa"/>
          </w:tcPr>
          <w:p w14:paraId="481462B7" w14:textId="482CF04A" w:rsidR="00CF15E4" w:rsidRDefault="00CF15E4" w:rsidP="00CF15E4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Ceratotherium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simum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993" w:type="dxa"/>
          </w:tcPr>
          <w:p w14:paraId="511BE7D0" w14:textId="5DA06384" w:rsidR="00CF15E4" w:rsidRDefault="00CF15E4" w:rsidP="00CF15E4">
            <w:r>
              <w:t xml:space="preserve">Rhino </w:t>
            </w:r>
          </w:p>
        </w:tc>
        <w:tc>
          <w:tcPr>
            <w:tcW w:w="850" w:type="dxa"/>
          </w:tcPr>
          <w:p w14:paraId="3698EE87" w14:textId="2758A69B" w:rsidR="00CF15E4" w:rsidRDefault="00CF15E4" w:rsidP="00CF15E4">
            <w:r>
              <w:t xml:space="preserve">2.5 </w:t>
            </w:r>
          </w:p>
        </w:tc>
        <w:tc>
          <w:tcPr>
            <w:tcW w:w="992" w:type="dxa"/>
          </w:tcPr>
          <w:p w14:paraId="24039453" w14:textId="63459A7A" w:rsidR="00CF15E4" w:rsidRDefault="00CF15E4" w:rsidP="00CF15E4">
            <w:r>
              <w:t xml:space="preserve">26.3 Mb </w:t>
            </w:r>
          </w:p>
        </w:tc>
        <w:tc>
          <w:tcPr>
            <w:tcW w:w="1134" w:type="dxa"/>
          </w:tcPr>
          <w:p w14:paraId="385E017B" w14:textId="14673FD7" w:rsidR="00CF15E4" w:rsidRDefault="00CF15E4" w:rsidP="00CF15E4">
            <w:r>
              <w:t xml:space="preserve">93 kb </w:t>
            </w:r>
          </w:p>
        </w:tc>
        <w:tc>
          <w:tcPr>
            <w:tcW w:w="1560" w:type="dxa"/>
          </w:tcPr>
          <w:p w14:paraId="096B908C" w14:textId="365F43AD" w:rsidR="00CF15E4" w:rsidRDefault="00CF15E4" w:rsidP="00CF15E4">
            <w:r>
              <w:t xml:space="preserve">Scaffold </w:t>
            </w:r>
          </w:p>
        </w:tc>
        <w:tc>
          <w:tcPr>
            <w:tcW w:w="1134" w:type="dxa"/>
          </w:tcPr>
          <w:p w14:paraId="7E94FB8F" w14:textId="55CB7B56" w:rsidR="00CF15E4" w:rsidRDefault="00CF15E4" w:rsidP="00CF15E4">
            <w:pPr>
              <w:rPr>
                <w:rFonts w:ascii="Roboto" w:hAnsi="Roboto"/>
                <w:color w:val="212121"/>
                <w:spacing w:val="2"/>
                <w:sz w:val="18"/>
                <w:szCs w:val="18"/>
              </w:rPr>
            </w:pPr>
            <w:r>
              <w:rPr>
                <w:rFonts w:ascii="Roboto" w:hAnsi="Roboto"/>
                <w:color w:val="212121"/>
                <w:spacing w:val="2"/>
                <w:sz w:val="18"/>
                <w:szCs w:val="18"/>
              </w:rPr>
              <w:t>33616</w:t>
            </w:r>
          </w:p>
        </w:tc>
        <w:tc>
          <w:tcPr>
            <w:tcW w:w="1559" w:type="dxa"/>
          </w:tcPr>
          <w:p w14:paraId="34839FB3" w14:textId="5A2F66F3" w:rsidR="00CF15E4" w:rsidRDefault="00CF15E4" w:rsidP="00CF15E4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00283155.1</w:t>
            </w:r>
          </w:p>
        </w:tc>
        <w:tc>
          <w:tcPr>
            <w:tcW w:w="992" w:type="dxa"/>
          </w:tcPr>
          <w:p w14:paraId="38926E85" w14:textId="54B12432" w:rsidR="00CF15E4" w:rsidRDefault="00CF15E4" w:rsidP="00CF15E4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1701" w:type="dxa"/>
          </w:tcPr>
          <w:p w14:paraId="64A6ABA5" w14:textId="77777777" w:rsidR="00CF15E4" w:rsidRDefault="00CF15E4" w:rsidP="00CF15E4"/>
        </w:tc>
      </w:tr>
    </w:tbl>
    <w:p w14:paraId="26B99CFE" w14:textId="33DC6877" w:rsidR="00B74620" w:rsidRDefault="00B74620"/>
    <w:p w14:paraId="29A05A4C" w14:textId="07B4F0E0" w:rsidR="002C660F" w:rsidRDefault="002C660F"/>
    <w:p w14:paraId="43897DFE" w14:textId="0CB35118" w:rsidR="002C660F" w:rsidRDefault="002C660F"/>
    <w:p w14:paraId="563AB4B3" w14:textId="25330C99" w:rsidR="002C660F" w:rsidRDefault="002C660F"/>
    <w:p w14:paraId="32770DB1" w14:textId="1C551D6A" w:rsidR="002C660F" w:rsidRDefault="002C660F"/>
    <w:p w14:paraId="08562462" w14:textId="6BBE71E8" w:rsidR="002C660F" w:rsidRDefault="002C660F"/>
    <w:p w14:paraId="0424B4DD" w14:textId="0F3B4533" w:rsidR="002C660F" w:rsidRDefault="002C660F"/>
    <w:p w14:paraId="6FDA70DE" w14:textId="2A28EF75" w:rsidR="002C660F" w:rsidRDefault="002C660F"/>
    <w:p w14:paraId="7F772A40" w14:textId="199CD5C9" w:rsidR="002C660F" w:rsidRDefault="002C660F"/>
    <w:p w14:paraId="30C22F4D" w14:textId="77777777" w:rsidR="002C660F" w:rsidRDefault="002C660F"/>
    <w:p w14:paraId="67A58C90" w14:textId="05F4D675" w:rsidR="004949FB" w:rsidRPr="002C660F" w:rsidRDefault="002C660F">
      <w:pPr>
        <w:rPr>
          <w:rFonts w:asciiTheme="minorHAnsi" w:hAnsiTheme="minorHAnsi" w:cstheme="minorHAnsi"/>
          <w:b/>
          <w:bCs/>
          <w:u w:val="single"/>
        </w:rPr>
      </w:pPr>
      <w:r w:rsidRPr="002C660F">
        <w:rPr>
          <w:rFonts w:asciiTheme="minorHAnsi" w:hAnsiTheme="minorHAnsi" w:cstheme="minorHAnsi"/>
          <w:b/>
          <w:bCs/>
          <w:u w:val="single"/>
        </w:rPr>
        <w:t xml:space="preserve">Table </w:t>
      </w:r>
      <w:r w:rsidR="00E76BED">
        <w:rPr>
          <w:rFonts w:asciiTheme="minorHAnsi" w:hAnsiTheme="minorHAnsi" w:cstheme="minorHAnsi"/>
          <w:b/>
          <w:bCs/>
          <w:u w:val="single"/>
        </w:rPr>
        <w:t>3</w:t>
      </w:r>
      <w:r w:rsidRPr="002C660F">
        <w:rPr>
          <w:rFonts w:asciiTheme="minorHAnsi" w:hAnsiTheme="minorHAnsi" w:cstheme="minorHAnsi"/>
          <w:b/>
          <w:bCs/>
          <w:u w:val="single"/>
        </w:rPr>
        <w:t xml:space="preserve">. Aves genomes </w:t>
      </w:r>
    </w:p>
    <w:p w14:paraId="5DDE5CA1" w14:textId="77777777" w:rsidR="002C660F" w:rsidRPr="002C660F" w:rsidRDefault="002C660F">
      <w:pPr>
        <w:rPr>
          <w:u w:val="single"/>
        </w:rPr>
      </w:pPr>
    </w:p>
    <w:tbl>
      <w:tblPr>
        <w:tblStyle w:val="TableGrid"/>
        <w:tblW w:w="0" w:type="auto"/>
        <w:tblInd w:w="-856" w:type="dxa"/>
        <w:tblLook w:val="04A0" w:firstRow="1" w:lastRow="0" w:firstColumn="1" w:lastColumn="0" w:noHBand="0" w:noVBand="1"/>
      </w:tblPr>
      <w:tblGrid>
        <w:gridCol w:w="1527"/>
        <w:gridCol w:w="1754"/>
        <w:gridCol w:w="1550"/>
        <w:gridCol w:w="994"/>
        <w:gridCol w:w="716"/>
        <w:gridCol w:w="895"/>
        <w:gridCol w:w="878"/>
        <w:gridCol w:w="1295"/>
        <w:gridCol w:w="829"/>
        <w:gridCol w:w="1861"/>
        <w:gridCol w:w="950"/>
        <w:gridCol w:w="1555"/>
      </w:tblGrid>
      <w:tr w:rsidR="00BC4706" w14:paraId="61E0D00F" w14:textId="77777777" w:rsidTr="00BC4706">
        <w:tc>
          <w:tcPr>
            <w:tcW w:w="1565" w:type="dxa"/>
            <w:shd w:val="clear" w:color="auto" w:fill="E7E6E6" w:themeFill="background2"/>
          </w:tcPr>
          <w:p w14:paraId="3910AC64" w14:textId="77777777" w:rsidR="002C660F" w:rsidRDefault="002C660F" w:rsidP="00DA5205">
            <w:r>
              <w:t xml:space="preserve">Order </w:t>
            </w:r>
          </w:p>
        </w:tc>
        <w:tc>
          <w:tcPr>
            <w:tcW w:w="1200" w:type="dxa"/>
            <w:shd w:val="clear" w:color="auto" w:fill="E7E6E6" w:themeFill="background2"/>
          </w:tcPr>
          <w:p w14:paraId="4FB24F9E" w14:textId="77777777" w:rsidR="002C660F" w:rsidRDefault="002C660F" w:rsidP="00DA5205">
            <w:r>
              <w:t xml:space="preserve">Family </w:t>
            </w:r>
          </w:p>
        </w:tc>
        <w:tc>
          <w:tcPr>
            <w:tcW w:w="1542" w:type="dxa"/>
            <w:shd w:val="clear" w:color="auto" w:fill="E7E6E6" w:themeFill="background2"/>
          </w:tcPr>
          <w:p w14:paraId="06A551B2" w14:textId="77777777" w:rsidR="002C660F" w:rsidRDefault="002C660F" w:rsidP="00DA5205">
            <w:r>
              <w:t xml:space="preserve">Species </w:t>
            </w:r>
          </w:p>
        </w:tc>
        <w:tc>
          <w:tcPr>
            <w:tcW w:w="989" w:type="dxa"/>
            <w:shd w:val="clear" w:color="auto" w:fill="E7E6E6" w:themeFill="background2"/>
          </w:tcPr>
          <w:p w14:paraId="0F3BBF5B" w14:textId="77777777" w:rsidR="002C660F" w:rsidRDefault="002C660F" w:rsidP="00DA5205">
            <w:r>
              <w:t xml:space="preserve">Common name </w:t>
            </w:r>
          </w:p>
        </w:tc>
        <w:tc>
          <w:tcPr>
            <w:tcW w:w="713" w:type="dxa"/>
            <w:shd w:val="clear" w:color="auto" w:fill="E7E6E6" w:themeFill="background2"/>
          </w:tcPr>
          <w:p w14:paraId="0228C78D" w14:textId="77777777" w:rsidR="002C660F" w:rsidRDefault="002C660F" w:rsidP="00DA5205">
            <w:r>
              <w:t>Total length (Gb)</w:t>
            </w:r>
          </w:p>
        </w:tc>
        <w:tc>
          <w:tcPr>
            <w:tcW w:w="891" w:type="dxa"/>
            <w:shd w:val="clear" w:color="auto" w:fill="E7E6E6" w:themeFill="background2"/>
          </w:tcPr>
          <w:p w14:paraId="717C1641" w14:textId="77777777" w:rsidR="002C660F" w:rsidRDefault="002C660F" w:rsidP="00DA5205">
            <w:r>
              <w:t xml:space="preserve">Scaffold N50 (Mb) </w:t>
            </w:r>
          </w:p>
        </w:tc>
        <w:tc>
          <w:tcPr>
            <w:tcW w:w="874" w:type="dxa"/>
            <w:shd w:val="clear" w:color="auto" w:fill="E7E6E6" w:themeFill="background2"/>
          </w:tcPr>
          <w:p w14:paraId="406EB7FF" w14:textId="77777777" w:rsidR="002C660F" w:rsidRDefault="002C660F" w:rsidP="00DA5205">
            <w:r>
              <w:t>Contig N50 (</w:t>
            </w:r>
            <w:proofErr w:type="spellStart"/>
            <w:r>
              <w:t>Kb</w:t>
            </w:r>
            <w:proofErr w:type="spellEnd"/>
            <w:r>
              <w:t xml:space="preserve">) </w:t>
            </w:r>
          </w:p>
        </w:tc>
        <w:tc>
          <w:tcPr>
            <w:tcW w:w="1288" w:type="dxa"/>
            <w:shd w:val="clear" w:color="auto" w:fill="E7E6E6" w:themeFill="background2"/>
          </w:tcPr>
          <w:p w14:paraId="72959045" w14:textId="77777777" w:rsidR="002C660F" w:rsidRDefault="002C660F" w:rsidP="00DA5205">
            <w:r>
              <w:t xml:space="preserve">Assembly level </w:t>
            </w:r>
          </w:p>
        </w:tc>
        <w:tc>
          <w:tcPr>
            <w:tcW w:w="825" w:type="dxa"/>
            <w:shd w:val="clear" w:color="auto" w:fill="E7E6E6" w:themeFill="background2"/>
          </w:tcPr>
          <w:p w14:paraId="6ECC90B6" w14:textId="77777777" w:rsidR="002C660F" w:rsidRDefault="002C660F" w:rsidP="00DA5205">
            <w:r>
              <w:t xml:space="preserve">Protein coding genes </w:t>
            </w:r>
          </w:p>
        </w:tc>
        <w:tc>
          <w:tcPr>
            <w:tcW w:w="1851" w:type="dxa"/>
            <w:shd w:val="clear" w:color="auto" w:fill="E7E6E6" w:themeFill="background2"/>
          </w:tcPr>
          <w:p w14:paraId="38D89AD1" w14:textId="77777777" w:rsidR="002C660F" w:rsidRDefault="002C660F" w:rsidP="00DA5205">
            <w:r>
              <w:t xml:space="preserve">Accession </w:t>
            </w:r>
          </w:p>
        </w:tc>
        <w:tc>
          <w:tcPr>
            <w:tcW w:w="945" w:type="dxa"/>
            <w:shd w:val="clear" w:color="auto" w:fill="E7E6E6" w:themeFill="background2"/>
          </w:tcPr>
          <w:p w14:paraId="68B811C6" w14:textId="77777777" w:rsidR="002C660F" w:rsidRDefault="002C660F" w:rsidP="00DA5205">
            <w:r>
              <w:t>Database</w:t>
            </w:r>
          </w:p>
        </w:tc>
        <w:tc>
          <w:tcPr>
            <w:tcW w:w="2121" w:type="dxa"/>
            <w:shd w:val="clear" w:color="auto" w:fill="E7E6E6" w:themeFill="background2"/>
          </w:tcPr>
          <w:p w14:paraId="788ECE90" w14:textId="77777777" w:rsidR="002C660F" w:rsidRDefault="002C660F" w:rsidP="00DA5205">
            <w:r>
              <w:t xml:space="preserve">Reference </w:t>
            </w:r>
          </w:p>
        </w:tc>
      </w:tr>
      <w:tr w:rsidR="00BC4706" w14:paraId="15D2C187" w14:textId="77777777" w:rsidTr="00BC4706">
        <w:tc>
          <w:tcPr>
            <w:tcW w:w="1565" w:type="dxa"/>
          </w:tcPr>
          <w:p w14:paraId="5B845DAA" w14:textId="77777777" w:rsidR="002C660F" w:rsidRDefault="002C660F" w:rsidP="00DA5205">
            <w:r>
              <w:t>Galliformes (</w:t>
            </w:r>
            <w:proofErr w:type="spellStart"/>
            <w:r>
              <w:t>Galonnserae</w:t>
            </w:r>
            <w:proofErr w:type="spellEnd"/>
            <w:r>
              <w:t>)</w:t>
            </w:r>
          </w:p>
          <w:p w14:paraId="000A3B8C" w14:textId="77777777" w:rsidR="002C660F" w:rsidRDefault="002C660F" w:rsidP="00DA5205">
            <w:r>
              <w:t xml:space="preserve">Oldest </w:t>
            </w:r>
          </w:p>
        </w:tc>
        <w:tc>
          <w:tcPr>
            <w:tcW w:w="1200" w:type="dxa"/>
          </w:tcPr>
          <w:p w14:paraId="239B15D8" w14:textId="77777777" w:rsidR="002C660F" w:rsidRDefault="002C660F" w:rsidP="00DA5205">
            <w:proofErr w:type="spellStart"/>
            <w:r>
              <w:t>Numididae</w:t>
            </w:r>
            <w:proofErr w:type="spellEnd"/>
            <w:r>
              <w:t xml:space="preserve"> </w:t>
            </w:r>
          </w:p>
        </w:tc>
        <w:tc>
          <w:tcPr>
            <w:tcW w:w="1542" w:type="dxa"/>
          </w:tcPr>
          <w:p w14:paraId="0FA1CADA" w14:textId="77777777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>Numida meleagris</w:t>
            </w:r>
          </w:p>
        </w:tc>
        <w:tc>
          <w:tcPr>
            <w:tcW w:w="989" w:type="dxa"/>
          </w:tcPr>
          <w:p w14:paraId="4CEFC3F8" w14:textId="77777777" w:rsidR="002C660F" w:rsidRDefault="002C660F" w:rsidP="00DA5205">
            <w:r>
              <w:t>Helmeted guinea fowl</w:t>
            </w:r>
          </w:p>
        </w:tc>
        <w:tc>
          <w:tcPr>
            <w:tcW w:w="713" w:type="dxa"/>
          </w:tcPr>
          <w:p w14:paraId="253DD278" w14:textId="77777777" w:rsidR="002C660F" w:rsidRDefault="002C660F" w:rsidP="00DA5205">
            <w:r>
              <w:t>1</w:t>
            </w:r>
          </w:p>
        </w:tc>
        <w:tc>
          <w:tcPr>
            <w:tcW w:w="891" w:type="dxa"/>
          </w:tcPr>
          <w:p w14:paraId="4FC0031C" w14:textId="77777777" w:rsidR="002C660F" w:rsidRDefault="002C660F" w:rsidP="00DA5205">
            <w:r>
              <w:t>7.9</w:t>
            </w:r>
          </w:p>
        </w:tc>
        <w:tc>
          <w:tcPr>
            <w:tcW w:w="874" w:type="dxa"/>
          </w:tcPr>
          <w:p w14:paraId="144427E2" w14:textId="77777777" w:rsidR="002C660F" w:rsidRDefault="002C660F" w:rsidP="00DA5205">
            <w:r>
              <w:t>234.9</w:t>
            </w:r>
          </w:p>
        </w:tc>
        <w:tc>
          <w:tcPr>
            <w:tcW w:w="1288" w:type="dxa"/>
          </w:tcPr>
          <w:p w14:paraId="15BAD35C" w14:textId="77777777" w:rsidR="002C660F" w:rsidRDefault="002C660F" w:rsidP="00DA5205">
            <w:r>
              <w:t>Chromosome</w:t>
            </w:r>
          </w:p>
        </w:tc>
        <w:tc>
          <w:tcPr>
            <w:tcW w:w="825" w:type="dxa"/>
          </w:tcPr>
          <w:p w14:paraId="3B4B241F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6,083</w:t>
            </w:r>
          </w:p>
        </w:tc>
        <w:tc>
          <w:tcPr>
            <w:tcW w:w="1851" w:type="dxa"/>
          </w:tcPr>
          <w:p w14:paraId="4CB59FD7" w14:textId="77777777" w:rsidR="002C660F" w:rsidRDefault="002C660F" w:rsidP="00DA5205">
            <w:r>
              <w:rPr>
                <w:rFonts w:ascii="Roboto" w:hAnsi="Roboto"/>
                <w:color w:val="212121"/>
              </w:rPr>
              <w:t>GCF_002078875.1</w:t>
            </w:r>
          </w:p>
        </w:tc>
        <w:tc>
          <w:tcPr>
            <w:tcW w:w="945" w:type="dxa"/>
          </w:tcPr>
          <w:p w14:paraId="6EC1C821" w14:textId="77777777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1B278FB4" w14:textId="77777777" w:rsidR="002C660F" w:rsidRDefault="002C660F" w:rsidP="00DA5205">
            <w:r>
              <w:t xml:space="preserve">- </w:t>
            </w:r>
          </w:p>
        </w:tc>
      </w:tr>
      <w:tr w:rsidR="00BC4706" w14:paraId="11B460B7" w14:textId="77777777" w:rsidTr="00BC4706">
        <w:tc>
          <w:tcPr>
            <w:tcW w:w="1565" w:type="dxa"/>
          </w:tcPr>
          <w:p w14:paraId="5157140F" w14:textId="77777777" w:rsidR="002C660F" w:rsidRDefault="002C660F" w:rsidP="00DA5205">
            <w:proofErr w:type="spellStart"/>
            <w:r>
              <w:t>Accipitriformes</w:t>
            </w:r>
            <w:proofErr w:type="spellEnd"/>
            <w:r>
              <w:t xml:space="preserve"> (Neognathae) older </w:t>
            </w:r>
          </w:p>
        </w:tc>
        <w:tc>
          <w:tcPr>
            <w:tcW w:w="1200" w:type="dxa"/>
          </w:tcPr>
          <w:p w14:paraId="14A97040" w14:textId="77777777" w:rsidR="002C660F" w:rsidRDefault="002C660F" w:rsidP="00DA5205">
            <w:r>
              <w:t>Accipitridae</w:t>
            </w:r>
          </w:p>
        </w:tc>
        <w:tc>
          <w:tcPr>
            <w:tcW w:w="1542" w:type="dxa"/>
          </w:tcPr>
          <w:p w14:paraId="4343F0D6" w14:textId="77777777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 xml:space="preserve">Aquila chrysaetos </w:t>
            </w:r>
            <w:proofErr w:type="spellStart"/>
            <w:r w:rsidRPr="00BC4706">
              <w:rPr>
                <w:i/>
                <w:iCs/>
              </w:rPr>
              <w:t>chrysaetos</w:t>
            </w:r>
            <w:proofErr w:type="spellEnd"/>
          </w:p>
        </w:tc>
        <w:tc>
          <w:tcPr>
            <w:tcW w:w="989" w:type="dxa"/>
          </w:tcPr>
          <w:p w14:paraId="207B1451" w14:textId="77777777" w:rsidR="002C660F" w:rsidRDefault="002C660F" w:rsidP="00DA5205">
            <w:r>
              <w:t xml:space="preserve">Golden eagle </w:t>
            </w:r>
          </w:p>
        </w:tc>
        <w:tc>
          <w:tcPr>
            <w:tcW w:w="713" w:type="dxa"/>
          </w:tcPr>
          <w:p w14:paraId="2CC72159" w14:textId="77777777" w:rsidR="002C660F" w:rsidRDefault="002C660F" w:rsidP="00DA5205">
            <w:r>
              <w:t>1.2</w:t>
            </w:r>
          </w:p>
        </w:tc>
        <w:tc>
          <w:tcPr>
            <w:tcW w:w="891" w:type="dxa"/>
          </w:tcPr>
          <w:p w14:paraId="6E571677" w14:textId="77777777" w:rsidR="002C660F" w:rsidRDefault="002C660F" w:rsidP="00DA5205">
            <w:r>
              <w:t>46.9</w:t>
            </w:r>
          </w:p>
        </w:tc>
        <w:tc>
          <w:tcPr>
            <w:tcW w:w="874" w:type="dxa"/>
          </w:tcPr>
          <w:p w14:paraId="1E05C9D8" w14:textId="77777777" w:rsidR="002C660F" w:rsidRDefault="002C660F" w:rsidP="00DA5205">
            <w:r>
              <w:t>21.9</w:t>
            </w:r>
          </w:p>
        </w:tc>
        <w:tc>
          <w:tcPr>
            <w:tcW w:w="1288" w:type="dxa"/>
          </w:tcPr>
          <w:p w14:paraId="5F1D2BA0" w14:textId="77777777" w:rsidR="002C660F" w:rsidRDefault="002C660F" w:rsidP="00DA5205">
            <w:r>
              <w:t>Chromosome</w:t>
            </w:r>
          </w:p>
        </w:tc>
        <w:tc>
          <w:tcPr>
            <w:tcW w:w="825" w:type="dxa"/>
          </w:tcPr>
          <w:p w14:paraId="7D1F6FE3" w14:textId="77777777" w:rsidR="002C660F" w:rsidRPr="00D826AC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hd w:val="clear" w:color="auto" w:fill="FFFFFF"/>
              </w:rPr>
              <w:t>16,702</w:t>
            </w:r>
          </w:p>
        </w:tc>
        <w:tc>
          <w:tcPr>
            <w:tcW w:w="1851" w:type="dxa"/>
          </w:tcPr>
          <w:p w14:paraId="3A1464B5" w14:textId="77777777" w:rsidR="002C660F" w:rsidRPr="00D826AC" w:rsidRDefault="002C660F" w:rsidP="00DA5205">
            <w:r w:rsidRPr="00D826AC">
              <w:rPr>
                <w:rFonts w:ascii="Helvetica" w:hAnsi="Helvetica"/>
                <w:color w:val="333333"/>
                <w:shd w:val="clear" w:color="auto" w:fill="FFFFFF"/>
              </w:rPr>
              <w:t>bAquChr1.2</w:t>
            </w:r>
          </w:p>
        </w:tc>
        <w:tc>
          <w:tcPr>
            <w:tcW w:w="945" w:type="dxa"/>
          </w:tcPr>
          <w:p w14:paraId="3B68365E" w14:textId="77777777" w:rsidR="002C660F" w:rsidRDefault="002C660F" w:rsidP="00DA5205">
            <w:proofErr w:type="spellStart"/>
            <w:r>
              <w:t>Ensembl</w:t>
            </w:r>
            <w:proofErr w:type="spellEnd"/>
          </w:p>
        </w:tc>
        <w:tc>
          <w:tcPr>
            <w:tcW w:w="2121" w:type="dxa"/>
          </w:tcPr>
          <w:p w14:paraId="27FA79FC" w14:textId="77777777" w:rsidR="002C660F" w:rsidRDefault="002C660F" w:rsidP="00DA5205"/>
        </w:tc>
      </w:tr>
      <w:tr w:rsidR="00BC4706" w14:paraId="757694F3" w14:textId="77777777" w:rsidTr="00BC4706">
        <w:tc>
          <w:tcPr>
            <w:tcW w:w="1565" w:type="dxa"/>
          </w:tcPr>
          <w:p w14:paraId="4FEF0367" w14:textId="77777777" w:rsidR="002C660F" w:rsidRDefault="002C660F" w:rsidP="00DA5205">
            <w:r>
              <w:t xml:space="preserve">Passeriformes – recent divergence </w:t>
            </w:r>
          </w:p>
        </w:tc>
        <w:tc>
          <w:tcPr>
            <w:tcW w:w="1200" w:type="dxa"/>
          </w:tcPr>
          <w:p w14:paraId="1F6265BB" w14:textId="77777777" w:rsidR="002C660F" w:rsidRDefault="002C660F" w:rsidP="00DA5205">
            <w:proofErr w:type="spellStart"/>
            <w:r>
              <w:t>Estrildidae</w:t>
            </w:r>
            <w:proofErr w:type="spellEnd"/>
            <w:r>
              <w:t xml:space="preserve"> </w:t>
            </w:r>
          </w:p>
        </w:tc>
        <w:tc>
          <w:tcPr>
            <w:tcW w:w="1542" w:type="dxa"/>
          </w:tcPr>
          <w:p w14:paraId="1CE56C36" w14:textId="77777777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>Taeniopygia guttata</w:t>
            </w:r>
          </w:p>
        </w:tc>
        <w:tc>
          <w:tcPr>
            <w:tcW w:w="989" w:type="dxa"/>
          </w:tcPr>
          <w:p w14:paraId="28750CB7" w14:textId="77777777" w:rsidR="002C660F" w:rsidRDefault="002C660F" w:rsidP="00DA5205">
            <w:r>
              <w:t xml:space="preserve">Zebra finch </w:t>
            </w:r>
          </w:p>
        </w:tc>
        <w:tc>
          <w:tcPr>
            <w:tcW w:w="713" w:type="dxa"/>
          </w:tcPr>
          <w:p w14:paraId="2D758BB1" w14:textId="77777777" w:rsidR="002C660F" w:rsidRDefault="002C660F" w:rsidP="00DA5205">
            <w:r>
              <w:t>1.1</w:t>
            </w:r>
          </w:p>
        </w:tc>
        <w:tc>
          <w:tcPr>
            <w:tcW w:w="891" w:type="dxa"/>
          </w:tcPr>
          <w:p w14:paraId="117CDC85" w14:textId="77777777" w:rsidR="002C660F" w:rsidRDefault="002C660F" w:rsidP="00DA5205">
            <w:r>
              <w:t>71</w:t>
            </w:r>
          </w:p>
        </w:tc>
        <w:tc>
          <w:tcPr>
            <w:tcW w:w="874" w:type="dxa"/>
          </w:tcPr>
          <w:p w14:paraId="7E249E46" w14:textId="77777777" w:rsidR="002C660F" w:rsidRDefault="002C660F" w:rsidP="00DA5205">
            <w:r>
              <w:t xml:space="preserve">9 Mb </w:t>
            </w:r>
          </w:p>
        </w:tc>
        <w:tc>
          <w:tcPr>
            <w:tcW w:w="1288" w:type="dxa"/>
          </w:tcPr>
          <w:p w14:paraId="5DD8D9F7" w14:textId="77777777" w:rsidR="002C660F" w:rsidRDefault="002C660F" w:rsidP="00DA5205">
            <w:r>
              <w:t>Chromosome</w:t>
            </w:r>
          </w:p>
        </w:tc>
        <w:tc>
          <w:tcPr>
            <w:tcW w:w="825" w:type="dxa"/>
          </w:tcPr>
          <w:p w14:paraId="632EC05B" w14:textId="77777777" w:rsidR="002C660F" w:rsidRPr="00D826AC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hd w:val="clear" w:color="auto" w:fill="FFFFFF"/>
              </w:rPr>
              <w:t>16,619</w:t>
            </w:r>
          </w:p>
        </w:tc>
        <w:tc>
          <w:tcPr>
            <w:tcW w:w="1851" w:type="dxa"/>
          </w:tcPr>
          <w:p w14:paraId="139644EB" w14:textId="77777777" w:rsidR="002C660F" w:rsidRPr="00D826AC" w:rsidRDefault="002C660F" w:rsidP="00DA5205">
            <w:r w:rsidRPr="00D826AC">
              <w:rPr>
                <w:rFonts w:ascii="Helvetica" w:hAnsi="Helvetica"/>
                <w:color w:val="333333"/>
                <w:shd w:val="clear" w:color="auto" w:fill="FFFFFF"/>
              </w:rPr>
              <w:t>bTaeGut1_v</w:t>
            </w:r>
            <w:proofErr w:type="gramStart"/>
            <w:r w:rsidRPr="00D826AC">
              <w:rPr>
                <w:rFonts w:ascii="Helvetica" w:hAnsi="Helvetica"/>
                <w:color w:val="333333"/>
                <w:shd w:val="clear" w:color="auto" w:fill="FFFFFF"/>
              </w:rPr>
              <w:t>1.p</w:t>
            </w:r>
            <w:proofErr w:type="gramEnd"/>
          </w:p>
        </w:tc>
        <w:tc>
          <w:tcPr>
            <w:tcW w:w="945" w:type="dxa"/>
          </w:tcPr>
          <w:p w14:paraId="06DEA764" w14:textId="77777777" w:rsidR="002C660F" w:rsidRDefault="002C660F" w:rsidP="00DA5205">
            <w:proofErr w:type="spellStart"/>
            <w:r>
              <w:t>Ensembl</w:t>
            </w:r>
            <w:proofErr w:type="spellEnd"/>
          </w:p>
        </w:tc>
        <w:tc>
          <w:tcPr>
            <w:tcW w:w="2121" w:type="dxa"/>
          </w:tcPr>
          <w:p w14:paraId="26C86DC3" w14:textId="77777777" w:rsidR="002C660F" w:rsidRDefault="002C660F" w:rsidP="00DA5205"/>
        </w:tc>
      </w:tr>
      <w:tr w:rsidR="00BC4706" w14:paraId="7E6973C1" w14:textId="77777777" w:rsidTr="00BC4706">
        <w:tc>
          <w:tcPr>
            <w:tcW w:w="1565" w:type="dxa"/>
          </w:tcPr>
          <w:p w14:paraId="613D3512" w14:textId="77777777" w:rsidR="002C660F" w:rsidRDefault="002C660F" w:rsidP="00DA5205">
            <w:r>
              <w:t xml:space="preserve">Apodiformes (also an early divergent?) </w:t>
            </w:r>
          </w:p>
        </w:tc>
        <w:tc>
          <w:tcPr>
            <w:tcW w:w="1200" w:type="dxa"/>
          </w:tcPr>
          <w:p w14:paraId="0429EB0E" w14:textId="77777777" w:rsidR="002C660F" w:rsidRDefault="002C660F" w:rsidP="00DA5205">
            <w:proofErr w:type="spellStart"/>
            <w:r>
              <w:t>apodidae</w:t>
            </w:r>
            <w:proofErr w:type="spellEnd"/>
          </w:p>
        </w:tc>
        <w:tc>
          <w:tcPr>
            <w:tcW w:w="1542" w:type="dxa"/>
          </w:tcPr>
          <w:p w14:paraId="572B20B2" w14:textId="77777777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 xml:space="preserve">Apus </w:t>
            </w:r>
            <w:proofErr w:type="spellStart"/>
            <w:r w:rsidRPr="00BC4706">
              <w:rPr>
                <w:i/>
                <w:iCs/>
              </w:rPr>
              <w:t>apus</w:t>
            </w:r>
            <w:proofErr w:type="spellEnd"/>
            <w:r w:rsidRPr="00BC4706">
              <w:rPr>
                <w:i/>
                <w:iCs/>
              </w:rPr>
              <w:t xml:space="preserve"> </w:t>
            </w:r>
          </w:p>
        </w:tc>
        <w:tc>
          <w:tcPr>
            <w:tcW w:w="989" w:type="dxa"/>
          </w:tcPr>
          <w:p w14:paraId="2C9237BD" w14:textId="77777777" w:rsidR="002C660F" w:rsidRDefault="002C660F" w:rsidP="00DA5205">
            <w:r>
              <w:t>Common swift</w:t>
            </w:r>
          </w:p>
        </w:tc>
        <w:tc>
          <w:tcPr>
            <w:tcW w:w="713" w:type="dxa"/>
          </w:tcPr>
          <w:p w14:paraId="007116CB" w14:textId="77777777" w:rsidR="002C660F" w:rsidRDefault="002C660F" w:rsidP="00DA5205">
            <w:r>
              <w:t xml:space="preserve">1.1 </w:t>
            </w:r>
          </w:p>
        </w:tc>
        <w:tc>
          <w:tcPr>
            <w:tcW w:w="891" w:type="dxa"/>
          </w:tcPr>
          <w:p w14:paraId="0D842804" w14:textId="77777777" w:rsidR="002C660F" w:rsidRDefault="002C660F" w:rsidP="00DA5205">
            <w:r>
              <w:t>115.5</w:t>
            </w:r>
          </w:p>
        </w:tc>
        <w:tc>
          <w:tcPr>
            <w:tcW w:w="874" w:type="dxa"/>
          </w:tcPr>
          <w:p w14:paraId="21FFD2C2" w14:textId="77777777" w:rsidR="002C660F" w:rsidRDefault="002C660F" w:rsidP="00DA5205">
            <w:r>
              <w:t xml:space="preserve">25.6 Mb </w:t>
            </w:r>
          </w:p>
        </w:tc>
        <w:tc>
          <w:tcPr>
            <w:tcW w:w="1288" w:type="dxa"/>
          </w:tcPr>
          <w:p w14:paraId="6E452F62" w14:textId="77777777" w:rsidR="002C660F" w:rsidRDefault="002C660F" w:rsidP="00DA5205">
            <w:r>
              <w:t>Chromosome</w:t>
            </w:r>
          </w:p>
        </w:tc>
        <w:tc>
          <w:tcPr>
            <w:tcW w:w="825" w:type="dxa"/>
          </w:tcPr>
          <w:p w14:paraId="6F37AF0F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4,765</w:t>
            </w:r>
          </w:p>
        </w:tc>
        <w:tc>
          <w:tcPr>
            <w:tcW w:w="1851" w:type="dxa"/>
          </w:tcPr>
          <w:p w14:paraId="4643BC9F" w14:textId="77777777" w:rsidR="002C660F" w:rsidRPr="00D826AC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20740795.1</w:t>
            </w:r>
          </w:p>
        </w:tc>
        <w:tc>
          <w:tcPr>
            <w:tcW w:w="945" w:type="dxa"/>
          </w:tcPr>
          <w:p w14:paraId="2FA80870" w14:textId="77777777" w:rsidR="002C660F" w:rsidRDefault="002C660F" w:rsidP="00DA5205">
            <w:r>
              <w:t>NCBI</w:t>
            </w:r>
          </w:p>
        </w:tc>
        <w:tc>
          <w:tcPr>
            <w:tcW w:w="2121" w:type="dxa"/>
          </w:tcPr>
          <w:p w14:paraId="5C588102" w14:textId="77777777" w:rsidR="002C660F" w:rsidRDefault="002C660F" w:rsidP="00DA5205"/>
        </w:tc>
      </w:tr>
      <w:tr w:rsidR="00BC4706" w14:paraId="489DA8F1" w14:textId="77777777" w:rsidTr="00BC4706">
        <w:tc>
          <w:tcPr>
            <w:tcW w:w="1565" w:type="dxa"/>
          </w:tcPr>
          <w:p w14:paraId="2E8A9E7D" w14:textId="77777777" w:rsidR="002C660F" w:rsidRDefault="002C660F" w:rsidP="00DA5205">
            <w:r>
              <w:t xml:space="preserve">Cuculiformes </w:t>
            </w:r>
          </w:p>
        </w:tc>
        <w:tc>
          <w:tcPr>
            <w:tcW w:w="1200" w:type="dxa"/>
          </w:tcPr>
          <w:p w14:paraId="16EEE021" w14:textId="77777777" w:rsidR="002C660F" w:rsidRDefault="002C660F" w:rsidP="00DA5205">
            <w:r>
              <w:t>Cuckoo</w:t>
            </w:r>
          </w:p>
        </w:tc>
        <w:tc>
          <w:tcPr>
            <w:tcW w:w="1542" w:type="dxa"/>
          </w:tcPr>
          <w:p w14:paraId="651906BC" w14:textId="77777777" w:rsidR="002C660F" w:rsidRPr="00BC4706" w:rsidRDefault="002C660F" w:rsidP="00DA5205">
            <w:pPr>
              <w:rPr>
                <w:i/>
                <w:iCs/>
              </w:rPr>
            </w:pPr>
            <w:proofErr w:type="spellStart"/>
            <w:r w:rsidRPr="00BC4706">
              <w:rPr>
                <w:i/>
                <w:iCs/>
              </w:rPr>
              <w:t>Cuculus</w:t>
            </w:r>
            <w:proofErr w:type="spellEnd"/>
            <w:r w:rsidRPr="00BC4706">
              <w:rPr>
                <w:i/>
                <w:iCs/>
              </w:rPr>
              <w:t xml:space="preserve"> </w:t>
            </w:r>
            <w:proofErr w:type="spellStart"/>
            <w:r w:rsidRPr="00BC4706">
              <w:rPr>
                <w:i/>
                <w:iCs/>
              </w:rPr>
              <w:t>canorus</w:t>
            </w:r>
            <w:proofErr w:type="spellEnd"/>
          </w:p>
        </w:tc>
        <w:tc>
          <w:tcPr>
            <w:tcW w:w="989" w:type="dxa"/>
          </w:tcPr>
          <w:p w14:paraId="0C2455B5" w14:textId="77777777" w:rsidR="002C660F" w:rsidRDefault="002C660F" w:rsidP="00DA5205">
            <w:r>
              <w:t xml:space="preserve">Common cuckoo </w:t>
            </w:r>
          </w:p>
        </w:tc>
        <w:tc>
          <w:tcPr>
            <w:tcW w:w="713" w:type="dxa"/>
          </w:tcPr>
          <w:p w14:paraId="68F8BA72" w14:textId="77777777" w:rsidR="002C660F" w:rsidRDefault="002C660F" w:rsidP="00DA5205">
            <w:r>
              <w:t>1.2</w:t>
            </w:r>
          </w:p>
        </w:tc>
        <w:tc>
          <w:tcPr>
            <w:tcW w:w="891" w:type="dxa"/>
          </w:tcPr>
          <w:p w14:paraId="2915A260" w14:textId="77777777" w:rsidR="002C660F" w:rsidRDefault="002C660F" w:rsidP="00DA5205">
            <w:r>
              <w:t>78.3</w:t>
            </w:r>
          </w:p>
        </w:tc>
        <w:tc>
          <w:tcPr>
            <w:tcW w:w="874" w:type="dxa"/>
          </w:tcPr>
          <w:p w14:paraId="3E02F320" w14:textId="77777777" w:rsidR="002C660F" w:rsidRDefault="002C660F" w:rsidP="00DA5205">
            <w:r>
              <w:t xml:space="preserve">20.8MB </w:t>
            </w:r>
          </w:p>
        </w:tc>
        <w:tc>
          <w:tcPr>
            <w:tcW w:w="1288" w:type="dxa"/>
          </w:tcPr>
          <w:p w14:paraId="1235D996" w14:textId="77777777" w:rsidR="002C660F" w:rsidRDefault="002C660F" w:rsidP="00DA5205">
            <w:r>
              <w:t>Chromosome</w:t>
            </w:r>
          </w:p>
        </w:tc>
        <w:tc>
          <w:tcPr>
            <w:tcW w:w="825" w:type="dxa"/>
          </w:tcPr>
          <w:p w14:paraId="36E9037E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6,774</w:t>
            </w:r>
          </w:p>
        </w:tc>
        <w:tc>
          <w:tcPr>
            <w:tcW w:w="1851" w:type="dxa"/>
          </w:tcPr>
          <w:p w14:paraId="2437D4DD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17976375.1</w:t>
            </w:r>
          </w:p>
        </w:tc>
        <w:tc>
          <w:tcPr>
            <w:tcW w:w="945" w:type="dxa"/>
          </w:tcPr>
          <w:p w14:paraId="0CEDDED5" w14:textId="77777777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1C8A3BDE" w14:textId="77777777" w:rsidR="002C660F" w:rsidRDefault="002C660F" w:rsidP="00DA5205">
            <w:r>
              <w:t xml:space="preserve">- </w:t>
            </w:r>
          </w:p>
        </w:tc>
      </w:tr>
      <w:tr w:rsidR="00BC4706" w14:paraId="0995B533" w14:textId="77777777" w:rsidTr="00BC4706">
        <w:tc>
          <w:tcPr>
            <w:tcW w:w="1565" w:type="dxa"/>
          </w:tcPr>
          <w:p w14:paraId="6367139E" w14:textId="77777777" w:rsidR="002C660F" w:rsidRDefault="002C660F" w:rsidP="00DA5205">
            <w:r>
              <w:t>Charadriiformes</w:t>
            </w:r>
          </w:p>
        </w:tc>
        <w:tc>
          <w:tcPr>
            <w:tcW w:w="1200" w:type="dxa"/>
          </w:tcPr>
          <w:p w14:paraId="04688E16" w14:textId="77777777" w:rsidR="002C660F" w:rsidRDefault="002C660F" w:rsidP="00DA5205">
            <w:r>
              <w:t xml:space="preserve">Laridae </w:t>
            </w:r>
          </w:p>
        </w:tc>
        <w:tc>
          <w:tcPr>
            <w:tcW w:w="1542" w:type="dxa"/>
          </w:tcPr>
          <w:p w14:paraId="3A1F94DF" w14:textId="77777777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 xml:space="preserve">Rissa tridactyla </w:t>
            </w:r>
          </w:p>
        </w:tc>
        <w:tc>
          <w:tcPr>
            <w:tcW w:w="989" w:type="dxa"/>
          </w:tcPr>
          <w:p w14:paraId="689EEF4C" w14:textId="77777777" w:rsidR="002C660F" w:rsidRDefault="002C660F" w:rsidP="00DA5205">
            <w:r>
              <w:t xml:space="preserve">Black-legged </w:t>
            </w:r>
            <w:r>
              <w:lastRenderedPageBreak/>
              <w:t xml:space="preserve">kittiwake </w:t>
            </w:r>
          </w:p>
        </w:tc>
        <w:tc>
          <w:tcPr>
            <w:tcW w:w="713" w:type="dxa"/>
          </w:tcPr>
          <w:p w14:paraId="344F30F8" w14:textId="77777777" w:rsidR="002C660F" w:rsidRDefault="002C660F" w:rsidP="00DA5205">
            <w:r>
              <w:lastRenderedPageBreak/>
              <w:t>1.4</w:t>
            </w:r>
          </w:p>
        </w:tc>
        <w:tc>
          <w:tcPr>
            <w:tcW w:w="891" w:type="dxa"/>
          </w:tcPr>
          <w:p w14:paraId="5D166552" w14:textId="77777777" w:rsidR="002C660F" w:rsidRDefault="002C660F" w:rsidP="00DA5205">
            <w:r>
              <w:t>88.2</w:t>
            </w:r>
          </w:p>
        </w:tc>
        <w:tc>
          <w:tcPr>
            <w:tcW w:w="874" w:type="dxa"/>
          </w:tcPr>
          <w:p w14:paraId="3F39E2B7" w14:textId="77777777" w:rsidR="002C660F" w:rsidRDefault="002C660F" w:rsidP="00DA5205">
            <w:r>
              <w:t xml:space="preserve">15.7MB </w:t>
            </w:r>
          </w:p>
        </w:tc>
        <w:tc>
          <w:tcPr>
            <w:tcW w:w="1288" w:type="dxa"/>
          </w:tcPr>
          <w:p w14:paraId="2ABB5DD9" w14:textId="77777777" w:rsidR="002C660F" w:rsidRDefault="002C660F" w:rsidP="00DA5205">
            <w:r>
              <w:t xml:space="preserve">Chromosome </w:t>
            </w:r>
          </w:p>
        </w:tc>
        <w:tc>
          <w:tcPr>
            <w:tcW w:w="825" w:type="dxa"/>
          </w:tcPr>
          <w:p w14:paraId="710C1FBA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6,534</w:t>
            </w:r>
          </w:p>
        </w:tc>
        <w:tc>
          <w:tcPr>
            <w:tcW w:w="1851" w:type="dxa"/>
          </w:tcPr>
          <w:p w14:paraId="792A10DD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28500815.1</w:t>
            </w:r>
          </w:p>
        </w:tc>
        <w:tc>
          <w:tcPr>
            <w:tcW w:w="945" w:type="dxa"/>
          </w:tcPr>
          <w:p w14:paraId="5DD5D682" w14:textId="12E0AC7C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6F932C8A" w14:textId="77777777" w:rsidR="002C660F" w:rsidRDefault="002C660F" w:rsidP="00DA5205">
            <w:r>
              <w:t>-</w:t>
            </w:r>
          </w:p>
        </w:tc>
      </w:tr>
      <w:tr w:rsidR="00BC4706" w14:paraId="03FC91B4" w14:textId="77777777" w:rsidTr="00BC4706">
        <w:tc>
          <w:tcPr>
            <w:tcW w:w="1565" w:type="dxa"/>
          </w:tcPr>
          <w:p w14:paraId="40E576E0" w14:textId="75B6F676" w:rsidR="002C660F" w:rsidRDefault="002C660F" w:rsidP="00DA5205">
            <w:proofErr w:type="spellStart"/>
            <w:r>
              <w:t>paleognathae</w:t>
            </w:r>
            <w:proofErr w:type="spellEnd"/>
          </w:p>
        </w:tc>
        <w:tc>
          <w:tcPr>
            <w:tcW w:w="1200" w:type="dxa"/>
          </w:tcPr>
          <w:p w14:paraId="3E0E44CB" w14:textId="0A8BFE32" w:rsidR="002C660F" w:rsidRDefault="002C660F" w:rsidP="00DA5205">
            <w:proofErr w:type="spellStart"/>
            <w:r>
              <w:t>Casuariidae</w:t>
            </w:r>
            <w:proofErr w:type="spellEnd"/>
          </w:p>
        </w:tc>
        <w:tc>
          <w:tcPr>
            <w:tcW w:w="1542" w:type="dxa"/>
          </w:tcPr>
          <w:p w14:paraId="4471FC48" w14:textId="5F80E388" w:rsidR="002C660F" w:rsidRPr="00BC4706" w:rsidRDefault="002C660F" w:rsidP="00DA5205">
            <w:pPr>
              <w:rPr>
                <w:i/>
                <w:iCs/>
              </w:rPr>
            </w:pPr>
            <w:proofErr w:type="spellStart"/>
            <w:r w:rsidRPr="00BC4706">
              <w:rPr>
                <w:i/>
                <w:iCs/>
              </w:rPr>
              <w:t>Dromaius</w:t>
            </w:r>
            <w:proofErr w:type="spellEnd"/>
            <w:r w:rsidRPr="00BC4706">
              <w:rPr>
                <w:i/>
                <w:iCs/>
              </w:rPr>
              <w:t xml:space="preserve"> </w:t>
            </w:r>
            <w:proofErr w:type="spellStart"/>
            <w:r w:rsidRPr="00BC4706">
              <w:rPr>
                <w:i/>
                <w:iCs/>
              </w:rPr>
              <w:t>novaehollandiae</w:t>
            </w:r>
            <w:proofErr w:type="spellEnd"/>
          </w:p>
        </w:tc>
        <w:tc>
          <w:tcPr>
            <w:tcW w:w="989" w:type="dxa"/>
          </w:tcPr>
          <w:p w14:paraId="63E83C82" w14:textId="0727D7E5" w:rsidR="002C660F" w:rsidRDefault="002C660F" w:rsidP="00DA5205">
            <w:r>
              <w:t xml:space="preserve">Emu </w:t>
            </w:r>
          </w:p>
        </w:tc>
        <w:tc>
          <w:tcPr>
            <w:tcW w:w="713" w:type="dxa"/>
          </w:tcPr>
          <w:p w14:paraId="5F6625B6" w14:textId="207A9037" w:rsidR="002C660F" w:rsidRDefault="002C660F" w:rsidP="00DA5205">
            <w:r>
              <w:t>1.2</w:t>
            </w:r>
          </w:p>
        </w:tc>
        <w:tc>
          <w:tcPr>
            <w:tcW w:w="891" w:type="dxa"/>
          </w:tcPr>
          <w:p w14:paraId="6CC192D4" w14:textId="601C1E52" w:rsidR="002C660F" w:rsidRDefault="002C660F" w:rsidP="00DA5205">
            <w:r>
              <w:t>3.3</w:t>
            </w:r>
          </w:p>
        </w:tc>
        <w:tc>
          <w:tcPr>
            <w:tcW w:w="874" w:type="dxa"/>
          </w:tcPr>
          <w:p w14:paraId="592AB571" w14:textId="23273160" w:rsidR="002C660F" w:rsidRDefault="002C660F" w:rsidP="00DA5205">
            <w:r>
              <w:t>19,741</w:t>
            </w:r>
          </w:p>
        </w:tc>
        <w:tc>
          <w:tcPr>
            <w:tcW w:w="1288" w:type="dxa"/>
          </w:tcPr>
          <w:p w14:paraId="567F9594" w14:textId="67FDA50C" w:rsidR="002C660F" w:rsidRDefault="002C660F" w:rsidP="00DA5205">
            <w:r>
              <w:t xml:space="preserve">Scaffold </w:t>
            </w:r>
          </w:p>
        </w:tc>
        <w:tc>
          <w:tcPr>
            <w:tcW w:w="825" w:type="dxa"/>
          </w:tcPr>
          <w:p w14:paraId="779A2D52" w14:textId="3E665575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5,554</w:t>
            </w:r>
          </w:p>
        </w:tc>
        <w:tc>
          <w:tcPr>
            <w:tcW w:w="1851" w:type="dxa"/>
          </w:tcPr>
          <w:p w14:paraId="70C9ABD5" w14:textId="192085D1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03342905.1</w:t>
            </w:r>
          </w:p>
        </w:tc>
        <w:tc>
          <w:tcPr>
            <w:tcW w:w="945" w:type="dxa"/>
          </w:tcPr>
          <w:p w14:paraId="03D1ECC4" w14:textId="177757B7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2C3BD02B" w14:textId="77777777" w:rsidR="002C660F" w:rsidRDefault="002C660F" w:rsidP="003B0B81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1" w:history="1">
              <w:proofErr w:type="spellStart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u w:val="none"/>
                </w:rPr>
                <w:t>Sackton</w:t>
              </w:r>
              <w:proofErr w:type="spellEnd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u w:val="none"/>
                </w:rPr>
                <w:t xml:space="preserve"> TB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u w:val="none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 "Convergent regulatory evolution and loss of flight in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aleognathou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birds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Scienc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2019 Apr 5;364(6435):74-78</w:t>
            </w:r>
          </w:p>
          <w:p w14:paraId="5C76757B" w14:textId="05E48E82" w:rsidR="002C660F" w:rsidRDefault="002C660F" w:rsidP="003B0B81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2" w:history="1">
              <w:proofErr w:type="spellStart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u w:val="none"/>
                </w:rPr>
                <w:t>Haddrath</w:t>
              </w:r>
              <w:proofErr w:type="spellEnd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u w:val="none"/>
                </w:rPr>
                <w:t xml:space="preserve"> O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u w:val="none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> "Complete mitochondrial DNA genome sequences of extinct birds: ratite phylogenetics and the vicariance biogeography hypothesis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Proc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Biol</w:t>
            </w:r>
            <w:proofErr w:type="spellEnd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Sci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2001 May 7;268(1470):939-45</w:t>
            </w:r>
          </w:p>
          <w:p w14:paraId="2774BB59" w14:textId="77777777" w:rsidR="002C660F" w:rsidRDefault="002C660F" w:rsidP="00DA5205"/>
        </w:tc>
      </w:tr>
      <w:tr w:rsidR="00BC4706" w14:paraId="50850ECE" w14:textId="77777777" w:rsidTr="00BC4706">
        <w:tc>
          <w:tcPr>
            <w:tcW w:w="1565" w:type="dxa"/>
          </w:tcPr>
          <w:p w14:paraId="776386D7" w14:textId="461F35C4" w:rsidR="002C660F" w:rsidRPr="00BC4706" w:rsidRDefault="00BC4706" w:rsidP="00DA5205">
            <w:pPr>
              <w:rPr>
                <w:rFonts w:asciiTheme="minorHAnsi" w:hAnsiTheme="minorHAnsi" w:cstheme="minorHAnsi"/>
              </w:rPr>
            </w:pPr>
            <w:r w:rsidRPr="00BC4706">
              <w:rPr>
                <w:rFonts w:asciiTheme="minorHAnsi" w:hAnsiTheme="minorHAnsi" w:cstheme="minorHAnsi"/>
              </w:rPr>
              <w:t>Pelecaniformes</w:t>
            </w:r>
          </w:p>
        </w:tc>
        <w:tc>
          <w:tcPr>
            <w:tcW w:w="1200" w:type="dxa"/>
          </w:tcPr>
          <w:p w14:paraId="4038CC28" w14:textId="79B03ACB" w:rsidR="002C660F" w:rsidRPr="00BC4706" w:rsidRDefault="00BC4706" w:rsidP="00DA5205">
            <w:pPr>
              <w:rPr>
                <w:rFonts w:asciiTheme="minorHAnsi" w:hAnsiTheme="minorHAnsi" w:cstheme="minorHAnsi"/>
              </w:rPr>
            </w:pPr>
            <w:proofErr w:type="spellStart"/>
            <w:r w:rsidRPr="00BC4706">
              <w:rPr>
                <w:rFonts w:asciiTheme="minorHAnsi" w:hAnsiTheme="minorHAnsi" w:cstheme="minorHAnsi"/>
              </w:rPr>
              <w:t>Threshkiornithidae</w:t>
            </w:r>
            <w:proofErr w:type="spellEnd"/>
            <w:r w:rsidRPr="00BC4706">
              <w:rPr>
                <w:rFonts w:asciiTheme="minorHAnsi" w:hAnsiTheme="minorHAnsi" w:cstheme="minorHAnsi"/>
              </w:rPr>
              <w:t xml:space="preserve"> </w:t>
            </w:r>
          </w:p>
        </w:tc>
        <w:tc>
          <w:tcPr>
            <w:tcW w:w="1542" w:type="dxa"/>
          </w:tcPr>
          <w:p w14:paraId="5DFD03A7" w14:textId="7BD5F78F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i/>
                <w:iCs/>
              </w:rPr>
              <w:t>Nipponia nippon</w:t>
            </w:r>
          </w:p>
        </w:tc>
        <w:tc>
          <w:tcPr>
            <w:tcW w:w="989" w:type="dxa"/>
          </w:tcPr>
          <w:p w14:paraId="4E8217CD" w14:textId="76A9C43E" w:rsidR="002C660F" w:rsidRDefault="002C660F" w:rsidP="00DA5205">
            <w:r>
              <w:t xml:space="preserve">Crested Ibis </w:t>
            </w:r>
          </w:p>
        </w:tc>
        <w:tc>
          <w:tcPr>
            <w:tcW w:w="713" w:type="dxa"/>
          </w:tcPr>
          <w:p w14:paraId="6FD7F028" w14:textId="5456EFCE" w:rsidR="002C660F" w:rsidRDefault="002C660F" w:rsidP="00DA5205">
            <w:r>
              <w:t>1.2</w:t>
            </w:r>
          </w:p>
        </w:tc>
        <w:tc>
          <w:tcPr>
            <w:tcW w:w="891" w:type="dxa"/>
          </w:tcPr>
          <w:p w14:paraId="4A2522D2" w14:textId="66880913" w:rsidR="002C660F" w:rsidRDefault="002C660F" w:rsidP="00DA5205">
            <w:r>
              <w:t>5.2</w:t>
            </w:r>
          </w:p>
        </w:tc>
        <w:tc>
          <w:tcPr>
            <w:tcW w:w="874" w:type="dxa"/>
          </w:tcPr>
          <w:p w14:paraId="0DB5A889" w14:textId="5BCC0530" w:rsidR="002C660F" w:rsidRDefault="002C660F" w:rsidP="00DA5205">
            <w:r>
              <w:t xml:space="preserve">29.1kb </w:t>
            </w:r>
          </w:p>
        </w:tc>
        <w:tc>
          <w:tcPr>
            <w:tcW w:w="1288" w:type="dxa"/>
          </w:tcPr>
          <w:p w14:paraId="0D0F45DF" w14:textId="3E44B229" w:rsidR="002C660F" w:rsidRDefault="002C660F" w:rsidP="00DA5205">
            <w:r>
              <w:t xml:space="preserve">Scaffold </w:t>
            </w:r>
          </w:p>
        </w:tc>
        <w:tc>
          <w:tcPr>
            <w:tcW w:w="825" w:type="dxa"/>
          </w:tcPr>
          <w:p w14:paraId="1DF83509" w14:textId="3803A7A8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5,032</w:t>
            </w:r>
          </w:p>
        </w:tc>
        <w:tc>
          <w:tcPr>
            <w:tcW w:w="1851" w:type="dxa"/>
          </w:tcPr>
          <w:p w14:paraId="56175683" w14:textId="15886C7E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000708225.1</w:t>
            </w:r>
          </w:p>
        </w:tc>
        <w:tc>
          <w:tcPr>
            <w:tcW w:w="945" w:type="dxa"/>
          </w:tcPr>
          <w:p w14:paraId="585EBAED" w14:textId="74F8952C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4536000C" w14:textId="77777777" w:rsidR="002C660F" w:rsidRDefault="002C660F" w:rsidP="00DA5205"/>
        </w:tc>
      </w:tr>
      <w:tr w:rsidR="00BC4706" w14:paraId="05024A0D" w14:textId="77777777" w:rsidTr="00BC4706">
        <w:tc>
          <w:tcPr>
            <w:tcW w:w="1565" w:type="dxa"/>
          </w:tcPr>
          <w:p w14:paraId="5B4B29C1" w14:textId="77777777" w:rsidR="002C660F" w:rsidRDefault="002C660F" w:rsidP="00DA5205"/>
        </w:tc>
        <w:tc>
          <w:tcPr>
            <w:tcW w:w="1200" w:type="dxa"/>
          </w:tcPr>
          <w:p w14:paraId="6D8DAA5A" w14:textId="77777777" w:rsidR="002C660F" w:rsidRDefault="002C660F" w:rsidP="00DA5205"/>
        </w:tc>
        <w:tc>
          <w:tcPr>
            <w:tcW w:w="1542" w:type="dxa"/>
          </w:tcPr>
          <w:p w14:paraId="6ECD2558" w14:textId="77777777" w:rsidR="002C660F" w:rsidRDefault="002C660F" w:rsidP="00DA5205"/>
        </w:tc>
        <w:tc>
          <w:tcPr>
            <w:tcW w:w="989" w:type="dxa"/>
          </w:tcPr>
          <w:p w14:paraId="4F1E9B7A" w14:textId="42D6FDA8" w:rsidR="002C660F" w:rsidRDefault="002C660F" w:rsidP="00DA5205">
            <w:r>
              <w:t xml:space="preserve">Pigeon </w:t>
            </w:r>
          </w:p>
        </w:tc>
        <w:tc>
          <w:tcPr>
            <w:tcW w:w="713" w:type="dxa"/>
          </w:tcPr>
          <w:p w14:paraId="643F708F" w14:textId="1F5AD45D" w:rsidR="002C660F" w:rsidRDefault="00BC4706" w:rsidP="00DA5205">
            <w:r>
              <w:t>1.1</w:t>
            </w:r>
          </w:p>
        </w:tc>
        <w:tc>
          <w:tcPr>
            <w:tcW w:w="891" w:type="dxa"/>
          </w:tcPr>
          <w:p w14:paraId="70CE0499" w14:textId="61F2EC00" w:rsidR="002C660F" w:rsidRDefault="00BC4706" w:rsidP="00DA5205">
            <w:r>
              <w:t>14.2</w:t>
            </w:r>
          </w:p>
        </w:tc>
        <w:tc>
          <w:tcPr>
            <w:tcW w:w="874" w:type="dxa"/>
          </w:tcPr>
          <w:p w14:paraId="2A935BF1" w14:textId="414618BA" w:rsidR="002C660F" w:rsidRDefault="00BC4706" w:rsidP="00DA5205">
            <w:r>
              <w:t>26.6</w:t>
            </w:r>
          </w:p>
        </w:tc>
        <w:tc>
          <w:tcPr>
            <w:tcW w:w="1288" w:type="dxa"/>
          </w:tcPr>
          <w:p w14:paraId="723AF7DA" w14:textId="5607E340" w:rsidR="002C660F" w:rsidRDefault="00BC4706" w:rsidP="00DA5205">
            <w:r>
              <w:t>Scaffold</w:t>
            </w:r>
          </w:p>
        </w:tc>
        <w:tc>
          <w:tcPr>
            <w:tcW w:w="825" w:type="dxa"/>
          </w:tcPr>
          <w:p w14:paraId="5B435516" w14:textId="4BDD06FE" w:rsidR="002C660F" w:rsidRDefault="00293697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5,575</w:t>
            </w:r>
          </w:p>
        </w:tc>
        <w:tc>
          <w:tcPr>
            <w:tcW w:w="1851" w:type="dxa"/>
          </w:tcPr>
          <w:p w14:paraId="4124269A" w14:textId="330EE749" w:rsidR="002C660F" w:rsidRDefault="00BC4706" w:rsidP="00DA5205">
            <w:pPr>
              <w:rPr>
                <w:rFonts w:ascii="Roboto" w:hAnsi="Roboto"/>
                <w:color w:val="212121"/>
              </w:rPr>
            </w:pPr>
            <w:r w:rsidRPr="00BC4706">
              <w:rPr>
                <w:rFonts w:ascii="Roboto" w:hAnsi="Roboto"/>
                <w:color w:val="212121"/>
              </w:rPr>
              <w:t>GCF_000337935.1</w:t>
            </w:r>
          </w:p>
        </w:tc>
        <w:tc>
          <w:tcPr>
            <w:tcW w:w="945" w:type="dxa"/>
          </w:tcPr>
          <w:p w14:paraId="22E9B438" w14:textId="218F7184" w:rsidR="002C660F" w:rsidRDefault="00BC4706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  <w:tc>
          <w:tcPr>
            <w:tcW w:w="2121" w:type="dxa"/>
          </w:tcPr>
          <w:p w14:paraId="7AB38CC0" w14:textId="77777777" w:rsidR="002C660F" w:rsidRDefault="002C660F" w:rsidP="00DA5205"/>
        </w:tc>
      </w:tr>
    </w:tbl>
    <w:p w14:paraId="259AAE27" w14:textId="3F2D41C9" w:rsidR="004949FB" w:rsidRDefault="004949FB"/>
    <w:p w14:paraId="4641A1FF" w14:textId="5EF095A4" w:rsidR="002C660F" w:rsidRDefault="002C660F"/>
    <w:p w14:paraId="4EA9A4E5" w14:textId="5D27C9BE" w:rsidR="002C660F" w:rsidRDefault="002C660F"/>
    <w:p w14:paraId="7BE7E910" w14:textId="0AAE496C" w:rsidR="002C660F" w:rsidRPr="002C660F" w:rsidRDefault="002C660F">
      <w:pPr>
        <w:rPr>
          <w:rFonts w:asciiTheme="minorHAnsi" w:hAnsiTheme="minorHAnsi" w:cstheme="minorHAnsi"/>
          <w:b/>
          <w:bCs/>
          <w:u w:val="single"/>
        </w:rPr>
      </w:pPr>
      <w:r w:rsidRPr="002C660F">
        <w:rPr>
          <w:rFonts w:asciiTheme="minorHAnsi" w:hAnsiTheme="minorHAnsi" w:cstheme="minorHAnsi"/>
          <w:b/>
          <w:bCs/>
          <w:u w:val="single"/>
        </w:rPr>
        <w:t>Table</w:t>
      </w:r>
      <w:r w:rsidR="00E76BED">
        <w:rPr>
          <w:rFonts w:asciiTheme="minorHAnsi" w:hAnsiTheme="minorHAnsi" w:cstheme="minorHAnsi"/>
          <w:b/>
          <w:bCs/>
          <w:u w:val="single"/>
        </w:rPr>
        <w:t>4</w:t>
      </w:r>
      <w:r w:rsidRPr="002C660F">
        <w:rPr>
          <w:rFonts w:asciiTheme="minorHAnsi" w:hAnsiTheme="minorHAnsi" w:cstheme="minorHAnsi"/>
          <w:b/>
          <w:bCs/>
          <w:u w:val="single"/>
        </w:rPr>
        <w:t xml:space="preserve">. Reptilia genomes </w:t>
      </w:r>
    </w:p>
    <w:p w14:paraId="0F157384" w14:textId="77777777" w:rsidR="002C660F" w:rsidRDefault="002C660F"/>
    <w:p w14:paraId="10E073B1" w14:textId="0DC2FE3B" w:rsidR="004949FB" w:rsidRDefault="004949FB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70"/>
        <w:gridCol w:w="1381"/>
        <w:gridCol w:w="1208"/>
        <w:gridCol w:w="1290"/>
        <w:gridCol w:w="668"/>
        <w:gridCol w:w="829"/>
        <w:gridCol w:w="713"/>
        <w:gridCol w:w="1190"/>
        <w:gridCol w:w="769"/>
        <w:gridCol w:w="1701"/>
        <w:gridCol w:w="1810"/>
        <w:gridCol w:w="919"/>
      </w:tblGrid>
      <w:tr w:rsidR="002C660F" w14:paraId="55D4BDF1" w14:textId="77777777" w:rsidTr="002C660F">
        <w:tc>
          <w:tcPr>
            <w:tcW w:w="1430" w:type="dxa"/>
            <w:shd w:val="clear" w:color="auto" w:fill="E7E6E6" w:themeFill="background2"/>
          </w:tcPr>
          <w:p w14:paraId="7FA4FAF8" w14:textId="77777777" w:rsidR="002C660F" w:rsidRDefault="002C660F" w:rsidP="00DA5205">
            <w:r>
              <w:t xml:space="preserve">Order </w:t>
            </w:r>
          </w:p>
        </w:tc>
        <w:tc>
          <w:tcPr>
            <w:tcW w:w="1343" w:type="dxa"/>
            <w:shd w:val="clear" w:color="auto" w:fill="E7E6E6" w:themeFill="background2"/>
          </w:tcPr>
          <w:p w14:paraId="773D0A01" w14:textId="77777777" w:rsidR="002C660F" w:rsidRDefault="002C660F" w:rsidP="00DA5205">
            <w:r>
              <w:t xml:space="preserve">Family </w:t>
            </w:r>
          </w:p>
        </w:tc>
        <w:tc>
          <w:tcPr>
            <w:tcW w:w="1118" w:type="dxa"/>
            <w:shd w:val="clear" w:color="auto" w:fill="E7E6E6" w:themeFill="background2"/>
          </w:tcPr>
          <w:p w14:paraId="7BB5C9C3" w14:textId="77777777" w:rsidR="002C660F" w:rsidRDefault="002C660F" w:rsidP="00DA5205">
            <w:r>
              <w:t xml:space="preserve">Species </w:t>
            </w:r>
          </w:p>
        </w:tc>
        <w:tc>
          <w:tcPr>
            <w:tcW w:w="1255" w:type="dxa"/>
            <w:shd w:val="clear" w:color="auto" w:fill="E7E6E6" w:themeFill="background2"/>
          </w:tcPr>
          <w:p w14:paraId="080A325B" w14:textId="77777777" w:rsidR="002C660F" w:rsidRDefault="002C660F" w:rsidP="00DA5205">
            <w:r>
              <w:t xml:space="preserve">Common name </w:t>
            </w:r>
          </w:p>
        </w:tc>
        <w:tc>
          <w:tcPr>
            <w:tcW w:w="653" w:type="dxa"/>
            <w:shd w:val="clear" w:color="auto" w:fill="E7E6E6" w:themeFill="background2"/>
          </w:tcPr>
          <w:p w14:paraId="0A3A91EC" w14:textId="77777777" w:rsidR="002C660F" w:rsidRDefault="002C660F" w:rsidP="00DA5205">
            <w:r>
              <w:t xml:space="preserve">Total length </w:t>
            </w:r>
          </w:p>
        </w:tc>
        <w:tc>
          <w:tcPr>
            <w:tcW w:w="809" w:type="dxa"/>
            <w:shd w:val="clear" w:color="auto" w:fill="E7E6E6" w:themeFill="background2"/>
          </w:tcPr>
          <w:p w14:paraId="03FCBB71" w14:textId="77777777" w:rsidR="002C660F" w:rsidRDefault="002C660F" w:rsidP="00DA5205">
            <w:r>
              <w:t xml:space="preserve">Scaffold N50 (Mb) </w:t>
            </w:r>
          </w:p>
        </w:tc>
        <w:tc>
          <w:tcPr>
            <w:tcW w:w="692" w:type="dxa"/>
            <w:shd w:val="clear" w:color="auto" w:fill="E7E6E6" w:themeFill="background2"/>
          </w:tcPr>
          <w:p w14:paraId="11AF9414" w14:textId="77777777" w:rsidR="002C660F" w:rsidRDefault="002C660F" w:rsidP="00DA5205">
            <w:r>
              <w:t>Contig N50 (</w:t>
            </w:r>
            <w:proofErr w:type="spellStart"/>
            <w:r>
              <w:t>Kb</w:t>
            </w:r>
            <w:proofErr w:type="spellEnd"/>
            <w:r>
              <w:t xml:space="preserve">) </w:t>
            </w:r>
          </w:p>
        </w:tc>
        <w:tc>
          <w:tcPr>
            <w:tcW w:w="1158" w:type="dxa"/>
            <w:shd w:val="clear" w:color="auto" w:fill="E7E6E6" w:themeFill="background2"/>
          </w:tcPr>
          <w:p w14:paraId="17D07552" w14:textId="77777777" w:rsidR="002C660F" w:rsidRDefault="002C660F" w:rsidP="00DA5205">
            <w:r>
              <w:t xml:space="preserve">Assembly level </w:t>
            </w:r>
          </w:p>
        </w:tc>
        <w:tc>
          <w:tcPr>
            <w:tcW w:w="751" w:type="dxa"/>
            <w:shd w:val="clear" w:color="auto" w:fill="E7E6E6" w:themeFill="background2"/>
          </w:tcPr>
          <w:p w14:paraId="33318B27" w14:textId="77777777" w:rsidR="002C660F" w:rsidRDefault="002C660F" w:rsidP="00DA5205">
            <w:r>
              <w:t xml:space="preserve">Protein coding genes </w:t>
            </w:r>
          </w:p>
        </w:tc>
        <w:tc>
          <w:tcPr>
            <w:tcW w:w="1653" w:type="dxa"/>
            <w:shd w:val="clear" w:color="auto" w:fill="E7E6E6" w:themeFill="background2"/>
          </w:tcPr>
          <w:p w14:paraId="0EB43222" w14:textId="77777777" w:rsidR="002C660F" w:rsidRDefault="002C660F" w:rsidP="00DA5205">
            <w:r>
              <w:t xml:space="preserve">Accession </w:t>
            </w:r>
          </w:p>
        </w:tc>
        <w:tc>
          <w:tcPr>
            <w:tcW w:w="1522" w:type="dxa"/>
            <w:shd w:val="clear" w:color="auto" w:fill="E7E6E6" w:themeFill="background2"/>
          </w:tcPr>
          <w:p w14:paraId="31F40976" w14:textId="77777777" w:rsidR="002C660F" w:rsidRDefault="002C660F" w:rsidP="00DA5205">
            <w:r>
              <w:t>Reference</w:t>
            </w:r>
          </w:p>
        </w:tc>
        <w:tc>
          <w:tcPr>
            <w:tcW w:w="896" w:type="dxa"/>
            <w:shd w:val="clear" w:color="auto" w:fill="E7E6E6" w:themeFill="background2"/>
          </w:tcPr>
          <w:p w14:paraId="7A1BB5CD" w14:textId="77777777" w:rsidR="002C660F" w:rsidRDefault="002C660F" w:rsidP="00DA5205">
            <w:r>
              <w:t>Database</w:t>
            </w:r>
          </w:p>
        </w:tc>
      </w:tr>
      <w:tr w:rsidR="002C660F" w14:paraId="5E6A9CDA" w14:textId="77777777" w:rsidTr="002C660F">
        <w:tc>
          <w:tcPr>
            <w:tcW w:w="1430" w:type="dxa"/>
          </w:tcPr>
          <w:p w14:paraId="5D879752" w14:textId="77777777" w:rsidR="002C660F" w:rsidRDefault="002C660F" w:rsidP="00DA5205">
            <w:proofErr w:type="spellStart"/>
            <w:r>
              <w:t>Rhynchocephalia</w:t>
            </w:r>
            <w:proofErr w:type="spellEnd"/>
          </w:p>
        </w:tc>
        <w:tc>
          <w:tcPr>
            <w:tcW w:w="1343" w:type="dxa"/>
          </w:tcPr>
          <w:p w14:paraId="35C51DA6" w14:textId="77777777" w:rsidR="002C660F" w:rsidRDefault="002C660F" w:rsidP="00DA5205">
            <w:proofErr w:type="spellStart"/>
            <w:r>
              <w:t>Sphenodontidae</w:t>
            </w:r>
            <w:proofErr w:type="spellEnd"/>
          </w:p>
        </w:tc>
        <w:tc>
          <w:tcPr>
            <w:tcW w:w="1118" w:type="dxa"/>
          </w:tcPr>
          <w:p w14:paraId="660F429E" w14:textId="77777777" w:rsidR="002C660F" w:rsidRPr="00D71D2E" w:rsidRDefault="002C660F" w:rsidP="00DA5205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>Sphenodon punctatus</w:t>
            </w:r>
          </w:p>
        </w:tc>
        <w:tc>
          <w:tcPr>
            <w:tcW w:w="1255" w:type="dxa"/>
          </w:tcPr>
          <w:p w14:paraId="727B9504" w14:textId="77777777" w:rsidR="002C660F" w:rsidRDefault="002C660F" w:rsidP="00DA5205">
            <w:r>
              <w:t>Tuatara</w:t>
            </w:r>
          </w:p>
        </w:tc>
        <w:tc>
          <w:tcPr>
            <w:tcW w:w="653" w:type="dxa"/>
          </w:tcPr>
          <w:p w14:paraId="0A10B0B2" w14:textId="77777777" w:rsidR="002C660F" w:rsidRDefault="002C660F" w:rsidP="00DA5205">
            <w:r>
              <w:t>4.3</w:t>
            </w:r>
          </w:p>
        </w:tc>
        <w:tc>
          <w:tcPr>
            <w:tcW w:w="809" w:type="dxa"/>
          </w:tcPr>
          <w:p w14:paraId="3D57420E" w14:textId="77777777" w:rsidR="002C660F" w:rsidRDefault="002C660F" w:rsidP="00DA5205">
            <w:r>
              <w:t>3.1</w:t>
            </w:r>
          </w:p>
        </w:tc>
        <w:tc>
          <w:tcPr>
            <w:tcW w:w="692" w:type="dxa"/>
          </w:tcPr>
          <w:p w14:paraId="578DDF10" w14:textId="77777777" w:rsidR="002C660F" w:rsidRDefault="002C660F" w:rsidP="00DA5205">
            <w:r>
              <w:t>27.1</w:t>
            </w:r>
          </w:p>
        </w:tc>
        <w:tc>
          <w:tcPr>
            <w:tcW w:w="1158" w:type="dxa"/>
          </w:tcPr>
          <w:p w14:paraId="78B349B1" w14:textId="77777777" w:rsidR="002C660F" w:rsidRDefault="002C660F" w:rsidP="00DA5205">
            <w:r>
              <w:t>Scaffold</w:t>
            </w:r>
          </w:p>
        </w:tc>
        <w:tc>
          <w:tcPr>
            <w:tcW w:w="751" w:type="dxa"/>
          </w:tcPr>
          <w:p w14:paraId="111F0630" w14:textId="77777777" w:rsidR="002C660F" w:rsidRPr="00731D6D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hd w:val="clear" w:color="auto" w:fill="FFFFFF"/>
              </w:rPr>
              <w:t>17,648</w:t>
            </w:r>
          </w:p>
        </w:tc>
        <w:tc>
          <w:tcPr>
            <w:tcW w:w="1653" w:type="dxa"/>
          </w:tcPr>
          <w:p w14:paraId="6E3D0EB7" w14:textId="77777777" w:rsidR="002C660F" w:rsidRPr="00731D6D" w:rsidRDefault="002C660F" w:rsidP="00DA5205">
            <w:r>
              <w:t>GCA_003113815.1</w:t>
            </w:r>
          </w:p>
        </w:tc>
        <w:tc>
          <w:tcPr>
            <w:tcW w:w="1522" w:type="dxa"/>
          </w:tcPr>
          <w:p w14:paraId="376A73EC" w14:textId="77777777" w:rsidR="002C660F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hd w:val="clear" w:color="auto" w:fill="FFFFFF"/>
              </w:rPr>
              <w:t>-</w:t>
            </w:r>
          </w:p>
        </w:tc>
        <w:tc>
          <w:tcPr>
            <w:tcW w:w="896" w:type="dxa"/>
          </w:tcPr>
          <w:p w14:paraId="09EDFEE0" w14:textId="77777777" w:rsidR="002C660F" w:rsidRPr="00731D6D" w:rsidRDefault="002C660F" w:rsidP="00DA5205">
            <w:pPr>
              <w:rPr>
                <w:rFonts w:ascii="Helvetica" w:hAnsi="Helvetica"/>
                <w:color w:val="333333"/>
                <w:shd w:val="clear" w:color="auto" w:fill="FFFFFF"/>
              </w:rPr>
            </w:pPr>
            <w:proofErr w:type="spellStart"/>
            <w:r>
              <w:rPr>
                <w:rFonts w:ascii="Helvetica" w:hAnsi="Helvetica"/>
                <w:color w:val="333333"/>
                <w:shd w:val="clear" w:color="auto" w:fill="FFFFFF"/>
              </w:rPr>
              <w:t>Ensembl</w:t>
            </w:r>
            <w:proofErr w:type="spellEnd"/>
          </w:p>
        </w:tc>
      </w:tr>
      <w:tr w:rsidR="002C660F" w14:paraId="5842B6F0" w14:textId="77777777" w:rsidTr="002C660F">
        <w:tc>
          <w:tcPr>
            <w:tcW w:w="1430" w:type="dxa"/>
          </w:tcPr>
          <w:p w14:paraId="26EC59D5" w14:textId="77777777" w:rsidR="002C660F" w:rsidRDefault="002C660F" w:rsidP="00DA5205">
            <w:r>
              <w:t xml:space="preserve">Testudines </w:t>
            </w:r>
          </w:p>
        </w:tc>
        <w:tc>
          <w:tcPr>
            <w:tcW w:w="1343" w:type="dxa"/>
          </w:tcPr>
          <w:p w14:paraId="543EF50D" w14:textId="77777777" w:rsidR="002C660F" w:rsidRDefault="002C660F" w:rsidP="00DA5205">
            <w:r>
              <w:t xml:space="preserve">Testudinidae (late divergence) </w:t>
            </w:r>
          </w:p>
        </w:tc>
        <w:tc>
          <w:tcPr>
            <w:tcW w:w="1118" w:type="dxa"/>
          </w:tcPr>
          <w:p w14:paraId="0E4BE82A" w14:textId="77777777" w:rsidR="002C660F" w:rsidRPr="00D71D2E" w:rsidRDefault="002C660F" w:rsidP="00DA5205">
            <w:pPr>
              <w:rPr>
                <w:i/>
                <w:iCs/>
              </w:rPr>
            </w:pPr>
            <w:r w:rsidRPr="00D71D2E">
              <w:rPr>
                <w:i/>
                <w:iCs/>
              </w:rPr>
              <w:t>G</w:t>
            </w:r>
            <w:r>
              <w:rPr>
                <w:i/>
                <w:iCs/>
              </w:rPr>
              <w:t>o</w:t>
            </w:r>
            <w:r w:rsidRPr="00D71D2E">
              <w:rPr>
                <w:i/>
                <w:iCs/>
              </w:rPr>
              <w:t xml:space="preserve">pherus </w:t>
            </w:r>
            <w:proofErr w:type="spellStart"/>
            <w:r w:rsidRPr="00D71D2E">
              <w:rPr>
                <w:i/>
                <w:iCs/>
              </w:rPr>
              <w:t>evgoodei</w:t>
            </w:r>
            <w:proofErr w:type="spellEnd"/>
          </w:p>
        </w:tc>
        <w:tc>
          <w:tcPr>
            <w:tcW w:w="1255" w:type="dxa"/>
          </w:tcPr>
          <w:p w14:paraId="11165114" w14:textId="77777777" w:rsidR="002C660F" w:rsidRDefault="002C660F" w:rsidP="00DA5205">
            <w:r>
              <w:t xml:space="preserve">Goodes </w:t>
            </w:r>
            <w:proofErr w:type="spellStart"/>
            <w:r>
              <w:t>thornscrub</w:t>
            </w:r>
            <w:proofErr w:type="spellEnd"/>
            <w:r>
              <w:t xml:space="preserve"> tortoise</w:t>
            </w:r>
          </w:p>
        </w:tc>
        <w:tc>
          <w:tcPr>
            <w:tcW w:w="653" w:type="dxa"/>
          </w:tcPr>
          <w:p w14:paraId="20311A20" w14:textId="77777777" w:rsidR="002C660F" w:rsidRDefault="002C660F" w:rsidP="00DA5205">
            <w:r>
              <w:t>2.3</w:t>
            </w:r>
          </w:p>
        </w:tc>
        <w:tc>
          <w:tcPr>
            <w:tcW w:w="809" w:type="dxa"/>
          </w:tcPr>
          <w:p w14:paraId="16C3F766" w14:textId="77777777" w:rsidR="002C660F" w:rsidRDefault="002C660F" w:rsidP="00DA5205">
            <w:r>
              <w:t>147.4</w:t>
            </w:r>
          </w:p>
        </w:tc>
        <w:tc>
          <w:tcPr>
            <w:tcW w:w="692" w:type="dxa"/>
          </w:tcPr>
          <w:p w14:paraId="76F6B940" w14:textId="77777777" w:rsidR="002C660F" w:rsidRDefault="002C660F" w:rsidP="00DA5205">
            <w:r>
              <w:t>13Mb</w:t>
            </w:r>
          </w:p>
        </w:tc>
        <w:tc>
          <w:tcPr>
            <w:tcW w:w="1158" w:type="dxa"/>
          </w:tcPr>
          <w:p w14:paraId="722DCB1A" w14:textId="77777777" w:rsidR="002C660F" w:rsidRDefault="002C660F" w:rsidP="00DA5205">
            <w:r>
              <w:t>Chromosome</w:t>
            </w:r>
          </w:p>
        </w:tc>
        <w:tc>
          <w:tcPr>
            <w:tcW w:w="751" w:type="dxa"/>
          </w:tcPr>
          <w:p w14:paraId="61D59237" w14:textId="77777777" w:rsidR="002C660F" w:rsidRDefault="002C660F" w:rsidP="00DA5205">
            <w:pP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t>19,808</w:t>
            </w:r>
          </w:p>
        </w:tc>
        <w:tc>
          <w:tcPr>
            <w:tcW w:w="1653" w:type="dxa"/>
          </w:tcPr>
          <w:p w14:paraId="595725DD" w14:textId="77777777" w:rsidR="002C660F" w:rsidRPr="006A3169" w:rsidRDefault="002C660F" w:rsidP="00DA5205">
            <w:r>
              <w:t>GCA_007399415.1</w:t>
            </w:r>
          </w:p>
        </w:tc>
        <w:tc>
          <w:tcPr>
            <w:tcW w:w="1522" w:type="dxa"/>
          </w:tcPr>
          <w:p w14:paraId="7F547FF9" w14:textId="77777777" w:rsidR="002C660F" w:rsidRDefault="002C660F" w:rsidP="00DA5205">
            <w:r>
              <w:t>VGP</w:t>
            </w:r>
          </w:p>
        </w:tc>
        <w:tc>
          <w:tcPr>
            <w:tcW w:w="896" w:type="dxa"/>
          </w:tcPr>
          <w:p w14:paraId="67BE7ADA" w14:textId="77777777" w:rsidR="002C660F" w:rsidRDefault="002C660F" w:rsidP="00DA5205">
            <w:proofErr w:type="spellStart"/>
            <w:r>
              <w:t>Ensembl</w:t>
            </w:r>
            <w:proofErr w:type="spellEnd"/>
            <w:r>
              <w:t xml:space="preserve"> </w:t>
            </w:r>
          </w:p>
        </w:tc>
      </w:tr>
      <w:tr w:rsidR="002C660F" w14:paraId="24A0E575" w14:textId="77777777" w:rsidTr="002C660F">
        <w:tc>
          <w:tcPr>
            <w:tcW w:w="1430" w:type="dxa"/>
          </w:tcPr>
          <w:p w14:paraId="0BC916A7" w14:textId="69D3EADE" w:rsidR="002C660F" w:rsidRDefault="002C660F" w:rsidP="00DA5205">
            <w:r>
              <w:t xml:space="preserve">Squamata  </w:t>
            </w:r>
          </w:p>
        </w:tc>
        <w:tc>
          <w:tcPr>
            <w:tcW w:w="1343" w:type="dxa"/>
          </w:tcPr>
          <w:p w14:paraId="3C76B020" w14:textId="77777777" w:rsidR="002C660F" w:rsidRDefault="002C660F" w:rsidP="00DA5205">
            <w:r>
              <w:t xml:space="preserve">Gekkonidae (early divergence) </w:t>
            </w:r>
          </w:p>
        </w:tc>
        <w:tc>
          <w:tcPr>
            <w:tcW w:w="1118" w:type="dxa"/>
          </w:tcPr>
          <w:p w14:paraId="304FA2F4" w14:textId="77777777" w:rsidR="002C660F" w:rsidRPr="00D71D2E" w:rsidRDefault="002C660F" w:rsidP="00DA5205">
            <w:pPr>
              <w:rPr>
                <w:i/>
                <w:iCs/>
              </w:rPr>
            </w:pPr>
            <w:proofErr w:type="spellStart"/>
            <w:r w:rsidRPr="00D71D2E">
              <w:rPr>
                <w:i/>
                <w:iCs/>
              </w:rPr>
              <w:t>Eublepharis</w:t>
            </w:r>
            <w:proofErr w:type="spellEnd"/>
            <w:r w:rsidRPr="00D71D2E">
              <w:rPr>
                <w:i/>
                <w:iCs/>
              </w:rPr>
              <w:t xml:space="preserve"> </w:t>
            </w:r>
            <w:proofErr w:type="spellStart"/>
            <w:r w:rsidRPr="00D71D2E">
              <w:rPr>
                <w:i/>
                <w:iCs/>
              </w:rPr>
              <w:t>macularis</w:t>
            </w:r>
            <w:proofErr w:type="spellEnd"/>
          </w:p>
        </w:tc>
        <w:tc>
          <w:tcPr>
            <w:tcW w:w="1255" w:type="dxa"/>
          </w:tcPr>
          <w:p w14:paraId="7A2B309F" w14:textId="77777777" w:rsidR="002C660F" w:rsidRDefault="002C660F" w:rsidP="00DA5205">
            <w:r>
              <w:t xml:space="preserve">Leopard Gecko </w:t>
            </w:r>
          </w:p>
        </w:tc>
        <w:tc>
          <w:tcPr>
            <w:tcW w:w="653" w:type="dxa"/>
          </w:tcPr>
          <w:p w14:paraId="65F536A0" w14:textId="77777777" w:rsidR="002C660F" w:rsidRDefault="002C660F" w:rsidP="00DA5205">
            <w:r>
              <w:t>2.2</w:t>
            </w:r>
          </w:p>
        </w:tc>
        <w:tc>
          <w:tcPr>
            <w:tcW w:w="809" w:type="dxa"/>
          </w:tcPr>
          <w:p w14:paraId="0B3D8380" w14:textId="77777777" w:rsidR="002C660F" w:rsidRDefault="002C660F" w:rsidP="00DA5205">
            <w:r>
              <w:t xml:space="preserve">145.6 </w:t>
            </w:r>
          </w:p>
        </w:tc>
        <w:tc>
          <w:tcPr>
            <w:tcW w:w="692" w:type="dxa"/>
          </w:tcPr>
          <w:p w14:paraId="51EA8424" w14:textId="77777777" w:rsidR="002C660F" w:rsidRDefault="002C660F" w:rsidP="00DA5205">
            <w:r>
              <w:t>80.1 Mb</w:t>
            </w:r>
          </w:p>
        </w:tc>
        <w:tc>
          <w:tcPr>
            <w:tcW w:w="1158" w:type="dxa"/>
          </w:tcPr>
          <w:p w14:paraId="2CDC2D39" w14:textId="77777777" w:rsidR="002C660F" w:rsidRDefault="002C660F" w:rsidP="00DA5205">
            <w:r>
              <w:t>Chromosome</w:t>
            </w:r>
          </w:p>
        </w:tc>
        <w:tc>
          <w:tcPr>
            <w:tcW w:w="751" w:type="dxa"/>
          </w:tcPr>
          <w:p w14:paraId="15BFBCE0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0,469</w:t>
            </w:r>
          </w:p>
        </w:tc>
        <w:tc>
          <w:tcPr>
            <w:tcW w:w="1653" w:type="dxa"/>
          </w:tcPr>
          <w:p w14:paraId="77BD96B1" w14:textId="77777777" w:rsidR="002C660F" w:rsidRDefault="002C660F" w:rsidP="00DA5205">
            <w:r>
              <w:rPr>
                <w:rFonts w:ascii="Roboto" w:hAnsi="Roboto"/>
                <w:color w:val="212121"/>
              </w:rPr>
              <w:t>GCF_028583425.1</w:t>
            </w:r>
          </w:p>
        </w:tc>
        <w:tc>
          <w:tcPr>
            <w:tcW w:w="1522" w:type="dxa"/>
          </w:tcPr>
          <w:p w14:paraId="3F4B02C8" w14:textId="77777777" w:rsidR="002C660F" w:rsidRDefault="002C660F" w:rsidP="00DA5205">
            <w:hyperlink r:id="rId13" w:history="1"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>Pinto BJ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 "The revised reference genome of the leopard gecko </w:t>
            </w:r>
            <w:proofErr w:type="gram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( 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Eublepharis</w:t>
            </w:r>
            <w:proofErr w:type="spellEnd"/>
            <w:proofErr w:type="gramEnd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maculariu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 ) provides insight into the considerations of genome phasing and assembly.", 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bioRxiv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23 Feb 13;</w:t>
            </w:r>
          </w:p>
        </w:tc>
        <w:tc>
          <w:tcPr>
            <w:tcW w:w="896" w:type="dxa"/>
          </w:tcPr>
          <w:p w14:paraId="3BB67D83" w14:textId="77777777" w:rsidR="002C660F" w:rsidRDefault="002C660F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</w:tr>
      <w:tr w:rsidR="002C660F" w14:paraId="63BB1E53" w14:textId="77777777" w:rsidTr="002C660F">
        <w:tc>
          <w:tcPr>
            <w:tcW w:w="1430" w:type="dxa"/>
          </w:tcPr>
          <w:p w14:paraId="30F8568F" w14:textId="013723A2" w:rsidR="002C660F" w:rsidRDefault="002C660F" w:rsidP="00DA5205">
            <w:r>
              <w:t xml:space="preserve">Squamata </w:t>
            </w:r>
          </w:p>
        </w:tc>
        <w:tc>
          <w:tcPr>
            <w:tcW w:w="1343" w:type="dxa"/>
          </w:tcPr>
          <w:p w14:paraId="421D85B7" w14:textId="2CD83F9B" w:rsidR="002C660F" w:rsidRPr="00293697" w:rsidRDefault="002C660F" w:rsidP="00DA5205">
            <w:pPr>
              <w:rPr>
                <w:rFonts w:asciiTheme="minorHAnsi" w:hAnsiTheme="minorHAnsi" w:cstheme="minorHAnsi"/>
              </w:rPr>
            </w:pPr>
            <w:r w:rsidRPr="00293697">
              <w:rPr>
                <w:rFonts w:asciiTheme="minorHAnsi" w:hAnsiTheme="minorHAnsi" w:cstheme="minorHAnsi"/>
              </w:rPr>
              <w:t xml:space="preserve">Varanidae </w:t>
            </w:r>
          </w:p>
        </w:tc>
        <w:tc>
          <w:tcPr>
            <w:tcW w:w="1118" w:type="dxa"/>
          </w:tcPr>
          <w:p w14:paraId="019F8830" w14:textId="10E4EF98" w:rsidR="002C660F" w:rsidRPr="00BC4706" w:rsidRDefault="002C660F" w:rsidP="00DA5205">
            <w:pPr>
              <w:rPr>
                <w:i/>
                <w:iCs/>
              </w:rPr>
            </w:pPr>
            <w:r w:rsidRPr="00BC4706">
              <w:rPr>
                <w:rFonts w:ascii="Arial" w:hAnsi="Arial" w:cs="Arial"/>
                <w:i/>
                <w:iCs/>
                <w:color w:val="000000" w:themeColor="text1"/>
                <w:sz w:val="21"/>
                <w:szCs w:val="21"/>
                <w:shd w:val="clear" w:color="auto" w:fill="FFFFFF"/>
              </w:rPr>
              <w:t xml:space="preserve">Varanus </w:t>
            </w:r>
            <w:proofErr w:type="spellStart"/>
            <w:r w:rsidRPr="00BC4706">
              <w:rPr>
                <w:rFonts w:ascii="Arial" w:hAnsi="Arial" w:cs="Arial"/>
                <w:i/>
                <w:iCs/>
                <w:color w:val="000000" w:themeColor="text1"/>
                <w:sz w:val="21"/>
                <w:szCs w:val="21"/>
                <w:shd w:val="clear" w:color="auto" w:fill="FFFFFF"/>
              </w:rPr>
              <w:t>komodoensis</w:t>
            </w:r>
            <w:proofErr w:type="spellEnd"/>
          </w:p>
        </w:tc>
        <w:tc>
          <w:tcPr>
            <w:tcW w:w="1255" w:type="dxa"/>
          </w:tcPr>
          <w:p w14:paraId="60385095" w14:textId="732FDD16" w:rsidR="002C660F" w:rsidRDefault="002C660F" w:rsidP="00DA5205">
            <w:r>
              <w:t xml:space="preserve">Komodo dragon </w:t>
            </w:r>
          </w:p>
        </w:tc>
        <w:tc>
          <w:tcPr>
            <w:tcW w:w="653" w:type="dxa"/>
          </w:tcPr>
          <w:p w14:paraId="6B785857" w14:textId="2899851C" w:rsidR="002C660F" w:rsidRDefault="00293697" w:rsidP="00DA5205">
            <w:r>
              <w:t>1.5</w:t>
            </w:r>
          </w:p>
        </w:tc>
        <w:tc>
          <w:tcPr>
            <w:tcW w:w="809" w:type="dxa"/>
          </w:tcPr>
          <w:p w14:paraId="02E202B6" w14:textId="7AA78032" w:rsidR="002C660F" w:rsidRDefault="00293697" w:rsidP="00DA5205">
            <w:r>
              <w:t>23.8</w:t>
            </w:r>
          </w:p>
        </w:tc>
        <w:tc>
          <w:tcPr>
            <w:tcW w:w="692" w:type="dxa"/>
          </w:tcPr>
          <w:p w14:paraId="338EB265" w14:textId="7FEAABEB" w:rsidR="002C660F" w:rsidRDefault="00293697" w:rsidP="00DA5205">
            <w:r>
              <w:t>20,696</w:t>
            </w:r>
          </w:p>
        </w:tc>
        <w:tc>
          <w:tcPr>
            <w:tcW w:w="1158" w:type="dxa"/>
          </w:tcPr>
          <w:p w14:paraId="045EA1F7" w14:textId="4CB6B49E" w:rsidR="002C660F" w:rsidRDefault="00293697" w:rsidP="00DA5205">
            <w:r>
              <w:t>Scaffold</w:t>
            </w:r>
          </w:p>
        </w:tc>
        <w:tc>
          <w:tcPr>
            <w:tcW w:w="751" w:type="dxa"/>
          </w:tcPr>
          <w:p w14:paraId="3D783FF8" w14:textId="7369B7E8" w:rsidR="002C660F" w:rsidRDefault="00293697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7,968</w:t>
            </w:r>
          </w:p>
        </w:tc>
        <w:tc>
          <w:tcPr>
            <w:tcW w:w="1653" w:type="dxa"/>
          </w:tcPr>
          <w:p w14:paraId="493AF29F" w14:textId="3BD66401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 xml:space="preserve">GCF_004798865.1 </w:t>
            </w:r>
          </w:p>
        </w:tc>
        <w:tc>
          <w:tcPr>
            <w:tcW w:w="1522" w:type="dxa"/>
          </w:tcPr>
          <w:p w14:paraId="757A9C51" w14:textId="77777777" w:rsidR="002C660F" w:rsidRDefault="002C660F" w:rsidP="00DA5205">
            <w:pPr>
              <w:shd w:val="clear" w:color="auto" w:fill="FFFFFF"/>
              <w:spacing w:before="100" w:beforeAutospacing="1" w:after="100" w:afterAutospacing="1"/>
            </w:pPr>
          </w:p>
        </w:tc>
        <w:tc>
          <w:tcPr>
            <w:tcW w:w="896" w:type="dxa"/>
          </w:tcPr>
          <w:p w14:paraId="7BCBD877" w14:textId="77777777" w:rsidR="002C660F" w:rsidRDefault="002C660F" w:rsidP="00DA5205"/>
        </w:tc>
      </w:tr>
      <w:tr w:rsidR="002C660F" w14:paraId="17E05B8B" w14:textId="77777777" w:rsidTr="002C660F">
        <w:tc>
          <w:tcPr>
            <w:tcW w:w="1430" w:type="dxa"/>
          </w:tcPr>
          <w:p w14:paraId="76B6BFEE" w14:textId="016A7168" w:rsidR="002C660F" w:rsidRDefault="00293697" w:rsidP="00DA5205">
            <w:r>
              <w:lastRenderedPageBreak/>
              <w:t>Squamata</w:t>
            </w:r>
          </w:p>
        </w:tc>
        <w:tc>
          <w:tcPr>
            <w:tcW w:w="1343" w:type="dxa"/>
          </w:tcPr>
          <w:p w14:paraId="5BEE0100" w14:textId="7EAC899B" w:rsidR="002C660F" w:rsidRPr="00293697" w:rsidRDefault="00293697" w:rsidP="00DA5205">
            <w:pPr>
              <w:rPr>
                <w:rFonts w:asciiTheme="minorHAnsi" w:hAnsiTheme="minorHAnsi" w:cstheme="minorHAnsi"/>
              </w:rPr>
            </w:pPr>
            <w:r w:rsidRPr="00293697">
              <w:rPr>
                <w:rFonts w:asciiTheme="minorHAnsi" w:hAnsiTheme="minorHAnsi" w:cstheme="minorHAnsi"/>
              </w:rPr>
              <w:t xml:space="preserve">Agamidae </w:t>
            </w:r>
          </w:p>
        </w:tc>
        <w:tc>
          <w:tcPr>
            <w:tcW w:w="1118" w:type="dxa"/>
          </w:tcPr>
          <w:p w14:paraId="54A93A6F" w14:textId="64EA2382" w:rsidR="002C660F" w:rsidRPr="00293697" w:rsidRDefault="00293697" w:rsidP="00DA5205">
            <w:pPr>
              <w:rPr>
                <w:rFonts w:ascii="Arial" w:hAnsi="Arial" w:cs="Arial"/>
                <w:i/>
                <w:iCs/>
                <w:color w:val="4D5156"/>
                <w:sz w:val="21"/>
                <w:szCs w:val="21"/>
                <w:shd w:val="clear" w:color="auto" w:fill="FFFFFF"/>
              </w:rPr>
            </w:pPr>
            <w:r w:rsidRPr="00293697">
              <w:rPr>
                <w:rFonts w:ascii="Arial" w:hAnsi="Arial" w:cs="Arial"/>
                <w:i/>
                <w:iCs/>
                <w:color w:val="000000" w:themeColor="text1"/>
                <w:sz w:val="21"/>
                <w:szCs w:val="21"/>
                <w:shd w:val="clear" w:color="auto" w:fill="FFFFFF"/>
              </w:rPr>
              <w:t xml:space="preserve">Pogona </w:t>
            </w:r>
            <w:proofErr w:type="spellStart"/>
            <w:r w:rsidRPr="00293697">
              <w:rPr>
                <w:rFonts w:ascii="Arial" w:hAnsi="Arial" w:cs="Arial"/>
                <w:i/>
                <w:iCs/>
                <w:color w:val="000000" w:themeColor="text1"/>
                <w:sz w:val="21"/>
                <w:szCs w:val="21"/>
                <w:shd w:val="clear" w:color="auto" w:fill="FFFFFF"/>
              </w:rPr>
              <w:t>Viticeps</w:t>
            </w:r>
            <w:proofErr w:type="spellEnd"/>
            <w:r w:rsidRPr="00293697">
              <w:rPr>
                <w:rFonts w:ascii="Arial" w:hAnsi="Arial" w:cs="Arial"/>
                <w:i/>
                <w:iCs/>
                <w:color w:val="000000" w:themeColor="text1"/>
                <w:sz w:val="21"/>
                <w:szCs w:val="21"/>
                <w:shd w:val="clear" w:color="auto" w:fill="FFFFFF"/>
              </w:rPr>
              <w:t xml:space="preserve"> </w:t>
            </w:r>
          </w:p>
        </w:tc>
        <w:tc>
          <w:tcPr>
            <w:tcW w:w="1255" w:type="dxa"/>
          </w:tcPr>
          <w:p w14:paraId="7B33A191" w14:textId="72B5CC35" w:rsidR="002C660F" w:rsidRDefault="002C660F" w:rsidP="00DA5205">
            <w:r>
              <w:t xml:space="preserve">Bearded dragon </w:t>
            </w:r>
          </w:p>
        </w:tc>
        <w:tc>
          <w:tcPr>
            <w:tcW w:w="653" w:type="dxa"/>
          </w:tcPr>
          <w:p w14:paraId="06CA3170" w14:textId="0729DAE1" w:rsidR="002C660F" w:rsidRDefault="00293697" w:rsidP="00DA5205">
            <w:r>
              <w:t>1.6</w:t>
            </w:r>
          </w:p>
        </w:tc>
        <w:tc>
          <w:tcPr>
            <w:tcW w:w="809" w:type="dxa"/>
          </w:tcPr>
          <w:p w14:paraId="15D74F9C" w14:textId="3A7274C5" w:rsidR="002C660F" w:rsidRDefault="00293697" w:rsidP="00DA5205">
            <w:r>
              <w:t>2.5Mb</w:t>
            </w:r>
          </w:p>
        </w:tc>
        <w:tc>
          <w:tcPr>
            <w:tcW w:w="692" w:type="dxa"/>
          </w:tcPr>
          <w:p w14:paraId="0015D6D0" w14:textId="0EB5F15D" w:rsidR="002C660F" w:rsidRDefault="00293697" w:rsidP="00DA5205">
            <w:r>
              <w:t>98,807</w:t>
            </w:r>
          </w:p>
        </w:tc>
        <w:tc>
          <w:tcPr>
            <w:tcW w:w="1158" w:type="dxa"/>
          </w:tcPr>
          <w:p w14:paraId="60DE9372" w14:textId="45EADF54" w:rsidR="002C660F" w:rsidRDefault="00293697" w:rsidP="00DA5205">
            <w:r>
              <w:t>Scaffold</w:t>
            </w:r>
          </w:p>
        </w:tc>
        <w:tc>
          <w:tcPr>
            <w:tcW w:w="751" w:type="dxa"/>
          </w:tcPr>
          <w:p w14:paraId="55CB6ADC" w14:textId="3B9D930C" w:rsidR="002C660F" w:rsidRDefault="00293697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8,891</w:t>
            </w:r>
          </w:p>
        </w:tc>
        <w:tc>
          <w:tcPr>
            <w:tcW w:w="1653" w:type="dxa"/>
          </w:tcPr>
          <w:p w14:paraId="77CF575B" w14:textId="3043DF31" w:rsidR="002C660F" w:rsidRDefault="00293697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GCF_900067755.1</w:t>
            </w:r>
          </w:p>
        </w:tc>
        <w:tc>
          <w:tcPr>
            <w:tcW w:w="1522" w:type="dxa"/>
          </w:tcPr>
          <w:p w14:paraId="68572B4D" w14:textId="376D4530" w:rsidR="002C660F" w:rsidRDefault="00293697" w:rsidP="00DA5205">
            <w:pPr>
              <w:shd w:val="clear" w:color="auto" w:fill="FFFFFF"/>
              <w:spacing w:before="100" w:beforeAutospacing="1" w:after="100" w:afterAutospacing="1"/>
            </w:pPr>
            <w:hyperlink r:id="rId14" w:history="1">
              <w:r>
                <w:rPr>
                  <w:rStyle w:val="Hyperlink"/>
                  <w:rFonts w:ascii="Arial" w:hAnsi="Arial" w:cs="Arial"/>
                  <w:color w:val="985735"/>
                  <w:sz w:val="20"/>
                  <w:szCs w:val="20"/>
                  <w:shd w:val="clear" w:color="auto" w:fill="FFFFFF"/>
                </w:rPr>
                <w:t>Georges A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985735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 "High-coverage sequencing and annotated assembly of the genome of the Australian dragon lizard Pogona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vitticep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.", 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Gigascience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15;4:45</w:t>
            </w:r>
          </w:p>
        </w:tc>
        <w:tc>
          <w:tcPr>
            <w:tcW w:w="896" w:type="dxa"/>
          </w:tcPr>
          <w:p w14:paraId="732522E1" w14:textId="1CBFDBB2" w:rsidR="002C660F" w:rsidRDefault="00293697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</w:tr>
      <w:tr w:rsidR="002C660F" w14:paraId="63DDE502" w14:textId="77777777" w:rsidTr="002C660F">
        <w:tc>
          <w:tcPr>
            <w:tcW w:w="1430" w:type="dxa"/>
          </w:tcPr>
          <w:p w14:paraId="1656F775" w14:textId="68C687B4" w:rsidR="002C660F" w:rsidRDefault="00F5645C" w:rsidP="00DA5205">
            <w:r>
              <w:t>Squamata</w:t>
            </w:r>
          </w:p>
        </w:tc>
        <w:tc>
          <w:tcPr>
            <w:tcW w:w="1343" w:type="dxa"/>
          </w:tcPr>
          <w:p w14:paraId="215FF303" w14:textId="7B2D4DE1" w:rsidR="002C660F" w:rsidRPr="00F5645C" w:rsidRDefault="00F5645C" w:rsidP="00DA5205">
            <w:pPr>
              <w:rPr>
                <w:rFonts w:asciiTheme="minorHAnsi" w:hAnsiTheme="minorHAnsi" w:cstheme="minorHAnsi"/>
              </w:rPr>
            </w:pPr>
            <w:proofErr w:type="spellStart"/>
            <w:r w:rsidRPr="00F5645C">
              <w:rPr>
                <w:rFonts w:asciiTheme="minorHAnsi" w:hAnsiTheme="minorHAnsi" w:cstheme="minorHAnsi"/>
              </w:rPr>
              <w:t>Elapidae</w:t>
            </w:r>
            <w:proofErr w:type="spellEnd"/>
            <w:r w:rsidRPr="00F5645C">
              <w:rPr>
                <w:rFonts w:asciiTheme="minorHAnsi" w:hAnsiTheme="minorHAnsi" w:cstheme="minorHAnsi"/>
              </w:rPr>
              <w:t xml:space="preserve"> </w:t>
            </w:r>
          </w:p>
        </w:tc>
        <w:tc>
          <w:tcPr>
            <w:tcW w:w="1118" w:type="dxa"/>
          </w:tcPr>
          <w:p w14:paraId="78FA73B5" w14:textId="70D0BB7F" w:rsidR="002C660F" w:rsidRPr="00F701C2" w:rsidRDefault="00F5645C" w:rsidP="00DA5205">
            <w:pPr>
              <w:rPr>
                <w:rFonts w:asciiTheme="minorHAnsi" w:hAnsiTheme="minorHAnsi" w:cstheme="minorHAnsi"/>
                <w:i/>
                <w:iCs/>
                <w:color w:val="4D5156"/>
                <w:sz w:val="21"/>
                <w:szCs w:val="21"/>
                <w:shd w:val="clear" w:color="auto" w:fill="FFFFFF"/>
              </w:rPr>
            </w:pPr>
            <w:proofErr w:type="spellStart"/>
            <w:r w:rsidRPr="00F701C2">
              <w:rPr>
                <w:rFonts w:asciiTheme="minorHAnsi" w:hAnsiTheme="minorHAnsi" w:cstheme="minorHAnsi"/>
                <w:i/>
                <w:iCs/>
                <w:color w:val="000000" w:themeColor="text1"/>
                <w:sz w:val="28"/>
                <w:szCs w:val="28"/>
                <w:shd w:val="clear" w:color="auto" w:fill="FFFFFF"/>
              </w:rPr>
              <w:t>Pseudonaja</w:t>
            </w:r>
            <w:proofErr w:type="spellEnd"/>
            <w:r w:rsidRPr="00F701C2">
              <w:rPr>
                <w:rFonts w:asciiTheme="minorHAnsi" w:hAnsiTheme="minorHAnsi" w:cstheme="minorHAnsi"/>
                <w:i/>
                <w:iCs/>
                <w:color w:val="000000" w:themeColor="text1"/>
                <w:sz w:val="28"/>
                <w:szCs w:val="28"/>
                <w:shd w:val="clear" w:color="auto" w:fill="FFFFFF"/>
              </w:rPr>
              <w:t xml:space="preserve"> textilis</w:t>
            </w:r>
          </w:p>
        </w:tc>
        <w:tc>
          <w:tcPr>
            <w:tcW w:w="1255" w:type="dxa"/>
          </w:tcPr>
          <w:p w14:paraId="3B35DABE" w14:textId="0133FBF3" w:rsidR="002C660F" w:rsidRDefault="002C660F" w:rsidP="00DA5205">
            <w:r>
              <w:t xml:space="preserve">Brown snake </w:t>
            </w:r>
          </w:p>
        </w:tc>
        <w:tc>
          <w:tcPr>
            <w:tcW w:w="653" w:type="dxa"/>
          </w:tcPr>
          <w:p w14:paraId="1C158BC2" w14:textId="40C6EE3D" w:rsidR="002C660F" w:rsidRDefault="00F5645C" w:rsidP="00DA5205">
            <w:r>
              <w:t>1.6</w:t>
            </w:r>
          </w:p>
        </w:tc>
        <w:tc>
          <w:tcPr>
            <w:tcW w:w="809" w:type="dxa"/>
          </w:tcPr>
          <w:p w14:paraId="019F5810" w14:textId="22BF870B" w:rsidR="002C660F" w:rsidRDefault="00F5645C" w:rsidP="00DA5205">
            <w:r>
              <w:t>14.7Mb</w:t>
            </w:r>
          </w:p>
        </w:tc>
        <w:tc>
          <w:tcPr>
            <w:tcW w:w="692" w:type="dxa"/>
          </w:tcPr>
          <w:p w14:paraId="59021555" w14:textId="7280FE4E" w:rsidR="002C660F" w:rsidRDefault="00F5645C" w:rsidP="00DA5205">
            <w:r>
              <w:t>50.4kb</w:t>
            </w:r>
          </w:p>
        </w:tc>
        <w:tc>
          <w:tcPr>
            <w:tcW w:w="1158" w:type="dxa"/>
          </w:tcPr>
          <w:p w14:paraId="3FF94E93" w14:textId="1283AE98" w:rsidR="002C660F" w:rsidRDefault="00F5645C" w:rsidP="00DA5205">
            <w:r>
              <w:t xml:space="preserve">Scaffold </w:t>
            </w:r>
          </w:p>
        </w:tc>
        <w:tc>
          <w:tcPr>
            <w:tcW w:w="751" w:type="dxa"/>
          </w:tcPr>
          <w:p w14:paraId="5A482389" w14:textId="0782231C" w:rsidR="002C660F" w:rsidRDefault="00F5645C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358</w:t>
            </w:r>
          </w:p>
        </w:tc>
        <w:tc>
          <w:tcPr>
            <w:tcW w:w="1653" w:type="dxa"/>
          </w:tcPr>
          <w:p w14:paraId="1C881936" w14:textId="2610CD01" w:rsidR="002C660F" w:rsidRDefault="00F5645C" w:rsidP="00DA5205">
            <w:pPr>
              <w:rPr>
                <w:rFonts w:ascii="Roboto" w:hAnsi="Roboto"/>
                <w:color w:val="212121"/>
              </w:rPr>
            </w:pPr>
            <w:r w:rsidRPr="00F5645C">
              <w:rPr>
                <w:rFonts w:ascii="Roboto" w:hAnsi="Roboto"/>
                <w:color w:val="212121"/>
              </w:rPr>
              <w:t>GCF_900518735.1</w:t>
            </w:r>
          </w:p>
        </w:tc>
        <w:tc>
          <w:tcPr>
            <w:tcW w:w="1522" w:type="dxa"/>
          </w:tcPr>
          <w:p w14:paraId="2C3BE950" w14:textId="77777777" w:rsidR="002C660F" w:rsidRPr="00F5645C" w:rsidRDefault="002C660F" w:rsidP="00DA5205">
            <w:pPr>
              <w:shd w:val="clear" w:color="auto" w:fill="FFFFFF"/>
              <w:spacing w:before="100" w:beforeAutospacing="1" w:after="100" w:afterAutospacing="1"/>
              <w:rPr>
                <w:b/>
                <w:bCs/>
              </w:rPr>
            </w:pPr>
          </w:p>
        </w:tc>
        <w:tc>
          <w:tcPr>
            <w:tcW w:w="896" w:type="dxa"/>
          </w:tcPr>
          <w:p w14:paraId="11725A7D" w14:textId="278A3733" w:rsidR="002C660F" w:rsidRDefault="00F5645C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</w:tr>
      <w:tr w:rsidR="002C660F" w14:paraId="3150E7C3" w14:textId="77777777" w:rsidTr="002C660F">
        <w:tc>
          <w:tcPr>
            <w:tcW w:w="1430" w:type="dxa"/>
          </w:tcPr>
          <w:p w14:paraId="219753D4" w14:textId="6F9B8E51" w:rsidR="002C660F" w:rsidRDefault="00F5645C" w:rsidP="00DA5205">
            <w:proofErr w:type="spellStart"/>
            <w:r>
              <w:t>Crocodilia</w:t>
            </w:r>
            <w:proofErr w:type="spellEnd"/>
          </w:p>
        </w:tc>
        <w:tc>
          <w:tcPr>
            <w:tcW w:w="1343" w:type="dxa"/>
          </w:tcPr>
          <w:p w14:paraId="45779E71" w14:textId="22884E17" w:rsidR="002C660F" w:rsidRDefault="00F5645C" w:rsidP="00DA5205">
            <w:r>
              <w:t>Alligatoridae</w:t>
            </w:r>
          </w:p>
        </w:tc>
        <w:tc>
          <w:tcPr>
            <w:tcW w:w="1118" w:type="dxa"/>
          </w:tcPr>
          <w:p w14:paraId="19063842" w14:textId="6999E359" w:rsidR="002C660F" w:rsidRPr="00F701C2" w:rsidRDefault="00F5645C" w:rsidP="00DA5205">
            <w:pPr>
              <w:rPr>
                <w:rFonts w:ascii="Arial" w:hAnsi="Arial" w:cs="Arial"/>
                <w:i/>
                <w:iCs/>
                <w:color w:val="4D5156"/>
                <w:shd w:val="clear" w:color="auto" w:fill="FFFFFF"/>
              </w:rPr>
            </w:pPr>
            <w:r w:rsidRPr="00F701C2">
              <w:rPr>
                <w:rFonts w:ascii="Arial" w:hAnsi="Arial" w:cs="Arial"/>
                <w:i/>
                <w:iCs/>
                <w:color w:val="000000" w:themeColor="text1"/>
                <w:shd w:val="clear" w:color="auto" w:fill="FFFFFF"/>
              </w:rPr>
              <w:t>American Alligator</w:t>
            </w:r>
          </w:p>
        </w:tc>
        <w:tc>
          <w:tcPr>
            <w:tcW w:w="1255" w:type="dxa"/>
          </w:tcPr>
          <w:p w14:paraId="1EA90256" w14:textId="2E75D986" w:rsidR="002C660F" w:rsidRDefault="002C660F" w:rsidP="00DA5205">
            <w:r>
              <w:t xml:space="preserve">Alligator </w:t>
            </w:r>
            <w:proofErr w:type="spellStart"/>
            <w:r>
              <w:t>mississipiensis</w:t>
            </w:r>
            <w:proofErr w:type="spellEnd"/>
          </w:p>
        </w:tc>
        <w:tc>
          <w:tcPr>
            <w:tcW w:w="653" w:type="dxa"/>
          </w:tcPr>
          <w:p w14:paraId="54CB6639" w14:textId="740E24E0" w:rsidR="002C660F" w:rsidRDefault="00F5645C" w:rsidP="00DA5205">
            <w:r>
              <w:t>2.1</w:t>
            </w:r>
          </w:p>
        </w:tc>
        <w:tc>
          <w:tcPr>
            <w:tcW w:w="809" w:type="dxa"/>
          </w:tcPr>
          <w:p w14:paraId="1A1D6F67" w14:textId="7615583B" w:rsidR="002C660F" w:rsidRPr="00F5645C" w:rsidRDefault="00F5645C" w:rsidP="00DA5205">
            <w:pPr>
              <w:rPr>
                <w:rFonts w:asciiTheme="minorHAnsi" w:hAnsiTheme="minorHAnsi" w:cstheme="minorHAnsi"/>
              </w:rPr>
            </w:pPr>
            <w:r w:rsidRPr="00F5645C">
              <w:rPr>
                <w:rFonts w:asciiTheme="minorHAnsi" w:hAnsiTheme="minorHAnsi" w:cstheme="minorHAnsi"/>
              </w:rPr>
              <w:t>7,093</w:t>
            </w:r>
          </w:p>
        </w:tc>
        <w:tc>
          <w:tcPr>
            <w:tcW w:w="692" w:type="dxa"/>
          </w:tcPr>
          <w:p w14:paraId="76477BF6" w14:textId="4F8E13FD" w:rsidR="002C660F" w:rsidRPr="00F5645C" w:rsidRDefault="00F5645C" w:rsidP="00DA5205">
            <w:pPr>
              <w:rPr>
                <w:rFonts w:asciiTheme="minorHAnsi" w:hAnsiTheme="minorHAnsi" w:cstheme="minorHAnsi"/>
              </w:rPr>
            </w:pPr>
            <w:r w:rsidRPr="00F5645C">
              <w:rPr>
                <w:rFonts w:asciiTheme="minorHAnsi" w:hAnsiTheme="minorHAnsi" w:cstheme="minorHAnsi"/>
              </w:rPr>
              <w:t>18.6 MB</w:t>
            </w:r>
          </w:p>
        </w:tc>
        <w:tc>
          <w:tcPr>
            <w:tcW w:w="1158" w:type="dxa"/>
          </w:tcPr>
          <w:p w14:paraId="2F6B7964" w14:textId="11143AA3" w:rsidR="002C660F" w:rsidRDefault="00F5645C" w:rsidP="00DA5205">
            <w:r>
              <w:t>Scaffold</w:t>
            </w:r>
          </w:p>
        </w:tc>
        <w:tc>
          <w:tcPr>
            <w:tcW w:w="751" w:type="dxa"/>
          </w:tcPr>
          <w:p w14:paraId="491CAFE5" w14:textId="5B4652E4" w:rsidR="002C660F" w:rsidRDefault="00F5645C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8,942</w:t>
            </w:r>
          </w:p>
        </w:tc>
        <w:tc>
          <w:tcPr>
            <w:tcW w:w="1653" w:type="dxa"/>
          </w:tcPr>
          <w:p w14:paraId="6C94B15D" w14:textId="1C084CFE" w:rsidR="002C660F" w:rsidRDefault="00F5645C" w:rsidP="00DA5205">
            <w:pPr>
              <w:rPr>
                <w:rFonts w:ascii="Roboto" w:hAnsi="Roboto"/>
                <w:color w:val="212121"/>
              </w:rPr>
            </w:pPr>
            <w:r w:rsidRPr="00F5645C">
              <w:rPr>
                <w:rFonts w:ascii="Roboto" w:hAnsi="Roboto"/>
                <w:color w:val="212121"/>
              </w:rPr>
              <w:t>GCF_000281125.3</w:t>
            </w:r>
          </w:p>
        </w:tc>
        <w:tc>
          <w:tcPr>
            <w:tcW w:w="1522" w:type="dxa"/>
          </w:tcPr>
          <w:p w14:paraId="403157D3" w14:textId="77777777" w:rsidR="00F5645C" w:rsidRDefault="00F5645C" w:rsidP="00F5645C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HYPERLINK "https://www.ncbi.nlm.nih.gov/pubmed/22293439"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Style w:val="Hyperlink"/>
                <w:rFonts w:ascii="Arial" w:hAnsi="Arial" w:cs="Arial"/>
                <w:color w:val="385D8A"/>
                <w:sz w:val="20"/>
                <w:szCs w:val="20"/>
                <w:u w:val="none"/>
              </w:rPr>
              <w:t>St John JA </w:t>
            </w:r>
            <w:r>
              <w:rPr>
                <w:rStyle w:val="Hyperlink"/>
                <w:rFonts w:ascii="Arial" w:hAnsi="Arial" w:cs="Arial"/>
                <w:i/>
                <w:iCs/>
                <w:color w:val="385D8A"/>
                <w:sz w:val="20"/>
                <w:szCs w:val="20"/>
                <w:u w:val="none"/>
              </w:rPr>
              <w:t>et al.,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 "Sequencing three crocodilian genomes to illuminate the evolution of archosaurs and amniotes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Genome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Biol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, 2012 Jan 31;13(1):415</w:t>
            </w:r>
          </w:p>
          <w:p w14:paraId="1F654070" w14:textId="77777777" w:rsidR="002C660F" w:rsidRDefault="002C660F" w:rsidP="00DA5205">
            <w:pPr>
              <w:shd w:val="clear" w:color="auto" w:fill="FFFFFF"/>
              <w:spacing w:before="100" w:beforeAutospacing="1" w:after="100" w:afterAutospacing="1"/>
            </w:pPr>
          </w:p>
        </w:tc>
        <w:tc>
          <w:tcPr>
            <w:tcW w:w="896" w:type="dxa"/>
          </w:tcPr>
          <w:p w14:paraId="0A65C1B6" w14:textId="5374EFF6" w:rsidR="002C660F" w:rsidRDefault="00F5645C" w:rsidP="00DA5205">
            <w:r>
              <w:t xml:space="preserve">NCBI </w:t>
            </w:r>
            <w:proofErr w:type="spellStart"/>
            <w:r>
              <w:t>RefSEq</w:t>
            </w:r>
            <w:proofErr w:type="spellEnd"/>
          </w:p>
        </w:tc>
      </w:tr>
    </w:tbl>
    <w:p w14:paraId="0C9FE85E" w14:textId="7F1D1EE4" w:rsidR="004949FB" w:rsidRDefault="004949FB"/>
    <w:p w14:paraId="1B36FB87" w14:textId="48268DBA" w:rsidR="004949FB" w:rsidRDefault="004949FB"/>
    <w:p w14:paraId="0A17FEDA" w14:textId="5598A259" w:rsidR="00F5645C" w:rsidRDefault="00F5645C"/>
    <w:p w14:paraId="5B99102A" w14:textId="1A0E0150" w:rsidR="00F5645C" w:rsidRDefault="00F5645C"/>
    <w:p w14:paraId="26551CAD" w14:textId="2A39DEAF" w:rsidR="00F5645C" w:rsidRDefault="00F5645C"/>
    <w:p w14:paraId="09209E25" w14:textId="435F9841" w:rsidR="00F5645C" w:rsidRDefault="00F5645C"/>
    <w:p w14:paraId="4560D2E6" w14:textId="2E87A0DD" w:rsidR="00F5645C" w:rsidRDefault="00F5645C"/>
    <w:p w14:paraId="243319ED" w14:textId="57765231" w:rsidR="00F5645C" w:rsidRDefault="00F5645C"/>
    <w:p w14:paraId="713C0B5F" w14:textId="77777777" w:rsidR="00F5645C" w:rsidRDefault="00F5645C"/>
    <w:p w14:paraId="12A8ADF7" w14:textId="6C2691ED" w:rsidR="002C660F" w:rsidRDefault="002C660F"/>
    <w:p w14:paraId="1EB92FF4" w14:textId="41716B0C" w:rsidR="002C660F" w:rsidRDefault="002C660F"/>
    <w:p w14:paraId="3724892C" w14:textId="77777777" w:rsidR="002C660F" w:rsidRDefault="002C660F"/>
    <w:p w14:paraId="37A59926" w14:textId="66F11B8C" w:rsidR="002C660F" w:rsidRDefault="002C660F"/>
    <w:p w14:paraId="4ABAB468" w14:textId="41ACBCC9" w:rsidR="002C660F" w:rsidRPr="002C660F" w:rsidRDefault="002C660F">
      <w:pPr>
        <w:rPr>
          <w:rFonts w:asciiTheme="minorHAnsi" w:hAnsiTheme="minorHAnsi" w:cstheme="minorHAnsi"/>
          <w:b/>
          <w:bCs/>
          <w:u w:val="single"/>
        </w:rPr>
      </w:pPr>
      <w:r w:rsidRPr="002C660F">
        <w:rPr>
          <w:rFonts w:asciiTheme="minorHAnsi" w:hAnsiTheme="minorHAnsi" w:cstheme="minorHAnsi"/>
          <w:b/>
          <w:bCs/>
          <w:u w:val="single"/>
        </w:rPr>
        <w:t>Table</w:t>
      </w:r>
      <w:r w:rsidR="00E76BED">
        <w:rPr>
          <w:rFonts w:asciiTheme="minorHAnsi" w:hAnsiTheme="minorHAnsi" w:cstheme="minorHAnsi"/>
          <w:b/>
          <w:bCs/>
          <w:u w:val="single"/>
        </w:rPr>
        <w:t>5</w:t>
      </w:r>
      <w:r w:rsidR="00BC4706">
        <w:rPr>
          <w:rFonts w:asciiTheme="minorHAnsi" w:hAnsiTheme="minorHAnsi" w:cstheme="minorHAnsi"/>
          <w:b/>
          <w:bCs/>
          <w:u w:val="single"/>
        </w:rPr>
        <w:t>.</w:t>
      </w:r>
      <w:r w:rsidRPr="002C660F">
        <w:rPr>
          <w:rFonts w:asciiTheme="minorHAnsi" w:hAnsiTheme="minorHAnsi" w:cstheme="minorHAnsi"/>
          <w:b/>
          <w:bCs/>
          <w:u w:val="single"/>
        </w:rPr>
        <w:t xml:space="preserve"> Amphibia genomes </w:t>
      </w:r>
    </w:p>
    <w:p w14:paraId="7E1D7908" w14:textId="4BB92350" w:rsidR="002C660F" w:rsidRDefault="002C660F"/>
    <w:p w14:paraId="188C9433" w14:textId="641E1DB9" w:rsidR="002C660F" w:rsidRDefault="002C660F"/>
    <w:p w14:paraId="7267410F" w14:textId="7E37CA24" w:rsidR="002C660F" w:rsidRDefault="002C660F"/>
    <w:p w14:paraId="3D52C449" w14:textId="2B40EC14" w:rsidR="002C660F" w:rsidRDefault="002C660F"/>
    <w:p w14:paraId="74AD80A5" w14:textId="77777777" w:rsidR="002C660F" w:rsidRDefault="002C660F"/>
    <w:tbl>
      <w:tblPr>
        <w:tblStyle w:val="TableGrid"/>
        <w:tblW w:w="14745" w:type="dxa"/>
        <w:tblInd w:w="-797" w:type="dxa"/>
        <w:tblLook w:val="04A0" w:firstRow="1" w:lastRow="0" w:firstColumn="1" w:lastColumn="0" w:noHBand="0" w:noVBand="1"/>
      </w:tblPr>
      <w:tblGrid>
        <w:gridCol w:w="1179"/>
        <w:gridCol w:w="1329"/>
        <w:gridCol w:w="1161"/>
        <w:gridCol w:w="899"/>
        <w:gridCol w:w="637"/>
        <w:gridCol w:w="787"/>
        <w:gridCol w:w="778"/>
        <w:gridCol w:w="1123"/>
        <w:gridCol w:w="722"/>
        <w:gridCol w:w="1600"/>
        <w:gridCol w:w="3725"/>
        <w:gridCol w:w="805"/>
      </w:tblGrid>
      <w:tr w:rsidR="002C660F" w14:paraId="7EB75F08" w14:textId="77777777" w:rsidTr="002C660F">
        <w:trPr>
          <w:trHeight w:val="528"/>
        </w:trPr>
        <w:tc>
          <w:tcPr>
            <w:tcW w:w="1179" w:type="dxa"/>
            <w:shd w:val="clear" w:color="auto" w:fill="E7E6E6" w:themeFill="background2"/>
          </w:tcPr>
          <w:p w14:paraId="1D41B419" w14:textId="77777777" w:rsidR="002C660F" w:rsidRDefault="002C660F" w:rsidP="00DA5205">
            <w:r>
              <w:t xml:space="preserve">Order </w:t>
            </w:r>
          </w:p>
        </w:tc>
        <w:tc>
          <w:tcPr>
            <w:tcW w:w="1329" w:type="dxa"/>
            <w:shd w:val="clear" w:color="auto" w:fill="E7E6E6" w:themeFill="background2"/>
          </w:tcPr>
          <w:p w14:paraId="7CA6E697" w14:textId="77777777" w:rsidR="002C660F" w:rsidRDefault="002C660F" w:rsidP="00DA5205">
            <w:r>
              <w:t xml:space="preserve">Family </w:t>
            </w:r>
          </w:p>
        </w:tc>
        <w:tc>
          <w:tcPr>
            <w:tcW w:w="1161" w:type="dxa"/>
            <w:shd w:val="clear" w:color="auto" w:fill="E7E6E6" w:themeFill="background2"/>
          </w:tcPr>
          <w:p w14:paraId="29E92D73" w14:textId="77777777" w:rsidR="002C660F" w:rsidRPr="00F92254" w:rsidRDefault="002C660F" w:rsidP="00DA5205">
            <w:r w:rsidRPr="00F92254">
              <w:t xml:space="preserve">Species </w:t>
            </w:r>
          </w:p>
        </w:tc>
        <w:tc>
          <w:tcPr>
            <w:tcW w:w="899" w:type="dxa"/>
            <w:shd w:val="clear" w:color="auto" w:fill="E7E6E6" w:themeFill="background2"/>
          </w:tcPr>
          <w:p w14:paraId="718156F0" w14:textId="77777777" w:rsidR="002C660F" w:rsidRDefault="002C660F" w:rsidP="00DA5205">
            <w:r>
              <w:t xml:space="preserve">Common name </w:t>
            </w:r>
          </w:p>
        </w:tc>
        <w:tc>
          <w:tcPr>
            <w:tcW w:w="637" w:type="dxa"/>
            <w:shd w:val="clear" w:color="auto" w:fill="E7E6E6" w:themeFill="background2"/>
          </w:tcPr>
          <w:p w14:paraId="09F11DF1" w14:textId="77777777" w:rsidR="002C660F" w:rsidRDefault="002C660F" w:rsidP="00DA5205">
            <w:r>
              <w:t xml:space="preserve">Total length (Gb) </w:t>
            </w:r>
          </w:p>
        </w:tc>
        <w:tc>
          <w:tcPr>
            <w:tcW w:w="787" w:type="dxa"/>
            <w:shd w:val="clear" w:color="auto" w:fill="E7E6E6" w:themeFill="background2"/>
          </w:tcPr>
          <w:p w14:paraId="021657A2" w14:textId="77777777" w:rsidR="002C660F" w:rsidRDefault="002C660F" w:rsidP="00DA5205">
            <w:r>
              <w:t xml:space="preserve">Scaffold N50 (Mb) </w:t>
            </w:r>
          </w:p>
        </w:tc>
        <w:tc>
          <w:tcPr>
            <w:tcW w:w="778" w:type="dxa"/>
            <w:shd w:val="clear" w:color="auto" w:fill="E7E6E6" w:themeFill="background2"/>
          </w:tcPr>
          <w:p w14:paraId="2E2C945B" w14:textId="77777777" w:rsidR="002C660F" w:rsidRDefault="002C660F" w:rsidP="00DA5205">
            <w:r>
              <w:t>Contig N50 (</w:t>
            </w:r>
            <w:proofErr w:type="spellStart"/>
            <w:r>
              <w:t>Kb</w:t>
            </w:r>
            <w:proofErr w:type="spellEnd"/>
            <w:r>
              <w:t xml:space="preserve">) </w:t>
            </w:r>
          </w:p>
        </w:tc>
        <w:tc>
          <w:tcPr>
            <w:tcW w:w="1123" w:type="dxa"/>
            <w:shd w:val="clear" w:color="auto" w:fill="E7E6E6" w:themeFill="background2"/>
          </w:tcPr>
          <w:p w14:paraId="7F442ADE" w14:textId="77777777" w:rsidR="002C660F" w:rsidRDefault="002C660F" w:rsidP="00DA5205">
            <w:r>
              <w:t xml:space="preserve">Assembly level </w:t>
            </w:r>
          </w:p>
        </w:tc>
        <w:tc>
          <w:tcPr>
            <w:tcW w:w="722" w:type="dxa"/>
            <w:shd w:val="clear" w:color="auto" w:fill="E7E6E6" w:themeFill="background2"/>
          </w:tcPr>
          <w:p w14:paraId="752D8640" w14:textId="77777777" w:rsidR="002C660F" w:rsidRDefault="002C660F" w:rsidP="00DA5205">
            <w:r>
              <w:t xml:space="preserve">Protein coding </w:t>
            </w:r>
          </w:p>
        </w:tc>
        <w:tc>
          <w:tcPr>
            <w:tcW w:w="1600" w:type="dxa"/>
            <w:shd w:val="clear" w:color="auto" w:fill="E7E6E6" w:themeFill="background2"/>
          </w:tcPr>
          <w:p w14:paraId="6E842BF9" w14:textId="77777777" w:rsidR="002C660F" w:rsidRDefault="002C660F" w:rsidP="00DA5205">
            <w:proofErr w:type="spellStart"/>
            <w:r>
              <w:t>Genbank</w:t>
            </w:r>
            <w:proofErr w:type="spellEnd"/>
            <w:r>
              <w:t xml:space="preserve"> accession </w:t>
            </w:r>
          </w:p>
        </w:tc>
        <w:tc>
          <w:tcPr>
            <w:tcW w:w="3725" w:type="dxa"/>
            <w:shd w:val="clear" w:color="auto" w:fill="E7E6E6" w:themeFill="background2"/>
          </w:tcPr>
          <w:p w14:paraId="5F97F0DB" w14:textId="77777777" w:rsidR="002C660F" w:rsidRDefault="002C660F" w:rsidP="00DA5205">
            <w:r>
              <w:t>Reference</w:t>
            </w:r>
          </w:p>
        </w:tc>
        <w:tc>
          <w:tcPr>
            <w:tcW w:w="805" w:type="dxa"/>
            <w:shd w:val="clear" w:color="auto" w:fill="E7E6E6" w:themeFill="background2"/>
          </w:tcPr>
          <w:p w14:paraId="62FFF612" w14:textId="77777777" w:rsidR="002C660F" w:rsidRDefault="002C660F" w:rsidP="00DA5205">
            <w:proofErr w:type="spellStart"/>
            <w:r>
              <w:t>Databse</w:t>
            </w:r>
            <w:proofErr w:type="spellEnd"/>
            <w:r>
              <w:t xml:space="preserve"> </w:t>
            </w:r>
          </w:p>
        </w:tc>
      </w:tr>
      <w:tr w:rsidR="002C660F" w14:paraId="370405EA" w14:textId="77777777" w:rsidTr="002C660F">
        <w:trPr>
          <w:trHeight w:val="1071"/>
        </w:trPr>
        <w:tc>
          <w:tcPr>
            <w:tcW w:w="1179" w:type="dxa"/>
          </w:tcPr>
          <w:p w14:paraId="5BC5BCC7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4BE7F655" w14:textId="77777777" w:rsidR="002C660F" w:rsidRPr="00705616" w:rsidRDefault="002C660F" w:rsidP="00DA5205">
            <w:pPr>
              <w:pStyle w:val="NormalWeb"/>
              <w:rPr>
                <w:rFonts w:asciiTheme="minorHAnsi" w:hAnsiTheme="minorHAnsi" w:cstheme="minorHAnsi"/>
              </w:rPr>
            </w:pPr>
            <w:proofErr w:type="spellStart"/>
            <w:r w:rsidRPr="00705616">
              <w:rPr>
                <w:rFonts w:asciiTheme="minorHAnsi" w:hAnsiTheme="minorHAnsi" w:cstheme="minorHAnsi"/>
              </w:rPr>
              <w:t>Megophryidae</w:t>
            </w:r>
            <w:proofErr w:type="spellEnd"/>
          </w:p>
          <w:p w14:paraId="1CE20521" w14:textId="77777777" w:rsidR="002C660F" w:rsidRDefault="002C660F" w:rsidP="00DA5205"/>
        </w:tc>
        <w:tc>
          <w:tcPr>
            <w:tcW w:w="1161" w:type="dxa"/>
          </w:tcPr>
          <w:p w14:paraId="25EB8C32" w14:textId="77777777" w:rsidR="002C660F" w:rsidRPr="00486205" w:rsidRDefault="002C660F" w:rsidP="00DA5205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hyperlink r:id="rId15" w:history="1">
              <w:proofErr w:type="spellStart"/>
              <w:r w:rsidRPr="00486205">
                <w:rPr>
                  <w:rStyle w:val="Hyperlink"/>
                  <w:rFonts w:asciiTheme="minorHAnsi" w:hAnsiTheme="minorHAnsi" w:cstheme="minorHAnsi"/>
                  <w:i/>
                  <w:iCs/>
                  <w:color w:val="000000" w:themeColor="text1"/>
                  <w:sz w:val="20"/>
                  <w:szCs w:val="20"/>
                </w:rPr>
                <w:t>Leptobrachium</w:t>
              </w:r>
              <w:proofErr w:type="spellEnd"/>
              <w:r w:rsidRPr="00486205">
                <w:rPr>
                  <w:rStyle w:val="Hyperlink"/>
                  <w:rFonts w:asciiTheme="minorHAnsi" w:hAnsiTheme="minorHAnsi" w:cstheme="minorHAnsi"/>
                  <w:i/>
                  <w:iCs/>
                  <w:color w:val="000000" w:themeColor="text1"/>
                  <w:sz w:val="20"/>
                  <w:szCs w:val="20"/>
                </w:rPr>
                <w:t xml:space="preserve"> </w:t>
              </w:r>
              <w:proofErr w:type="spellStart"/>
              <w:r w:rsidRPr="00486205">
                <w:rPr>
                  <w:rStyle w:val="Hyperlink"/>
                  <w:rFonts w:asciiTheme="minorHAnsi" w:hAnsiTheme="minorHAnsi" w:cstheme="minorHAnsi"/>
                  <w:i/>
                  <w:iCs/>
                  <w:color w:val="000000" w:themeColor="text1"/>
                  <w:sz w:val="20"/>
                  <w:szCs w:val="20"/>
                </w:rPr>
                <w:t>leishanense</w:t>
              </w:r>
              <w:proofErr w:type="spellEnd"/>
            </w:hyperlink>
            <w:r w:rsidRPr="00486205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899" w:type="dxa"/>
          </w:tcPr>
          <w:p w14:paraId="586E1F66" w14:textId="77777777" w:rsidR="002C660F" w:rsidRDefault="002C660F" w:rsidP="00DA5205">
            <w:proofErr w:type="spellStart"/>
            <w:r>
              <w:t>Leishan</w:t>
            </w:r>
            <w:proofErr w:type="spellEnd"/>
            <w:r>
              <w:t xml:space="preserve"> spiny toad</w:t>
            </w:r>
          </w:p>
        </w:tc>
        <w:tc>
          <w:tcPr>
            <w:tcW w:w="637" w:type="dxa"/>
          </w:tcPr>
          <w:p w14:paraId="13B75F9A" w14:textId="77777777" w:rsidR="002C660F" w:rsidRDefault="002C660F" w:rsidP="00DA5205">
            <w:r>
              <w:t xml:space="preserve">3.5 </w:t>
            </w:r>
          </w:p>
        </w:tc>
        <w:tc>
          <w:tcPr>
            <w:tcW w:w="787" w:type="dxa"/>
          </w:tcPr>
          <w:p w14:paraId="7CDB5EB9" w14:textId="77777777" w:rsidR="002C660F" w:rsidRDefault="002C660F" w:rsidP="00DA5205">
            <w:r>
              <w:t>394.7</w:t>
            </w:r>
          </w:p>
        </w:tc>
        <w:tc>
          <w:tcPr>
            <w:tcW w:w="778" w:type="dxa"/>
          </w:tcPr>
          <w:p w14:paraId="06CDDFDD" w14:textId="77777777" w:rsidR="002C660F" w:rsidRPr="00881431" w:rsidRDefault="002C660F" w:rsidP="00DA5205">
            <w:r w:rsidRPr="00881431">
              <w:rPr>
                <w:rFonts w:ascii="Helvetica" w:hAnsi="Helvetica"/>
                <w:color w:val="000000" w:themeColor="text1"/>
                <w:shd w:val="clear" w:color="auto" w:fill="FFFFFF"/>
              </w:rPr>
              <w:t>1.9Mb  </w:t>
            </w:r>
          </w:p>
        </w:tc>
        <w:tc>
          <w:tcPr>
            <w:tcW w:w="1123" w:type="dxa"/>
          </w:tcPr>
          <w:p w14:paraId="2311D01E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7D69D687" w14:textId="77777777" w:rsidR="002C660F" w:rsidRDefault="002C660F" w:rsidP="00DA5205">
            <w:pP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</w:pP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t>29,203</w:t>
            </w:r>
          </w:p>
        </w:tc>
        <w:tc>
          <w:tcPr>
            <w:tcW w:w="1600" w:type="dxa"/>
          </w:tcPr>
          <w:p w14:paraId="6057EBC2" w14:textId="77777777" w:rsidR="002C660F" w:rsidRDefault="002C660F" w:rsidP="00DA5205"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FFFFF"/>
              </w:rPr>
              <w:t>GCA_009667805.1</w:t>
            </w:r>
          </w:p>
        </w:tc>
        <w:tc>
          <w:tcPr>
            <w:tcW w:w="3725" w:type="dxa"/>
          </w:tcPr>
          <w:p w14:paraId="27FC4EEA" w14:textId="77777777" w:rsidR="002C660F" w:rsidRDefault="002C660F" w:rsidP="00DA5205"/>
        </w:tc>
        <w:tc>
          <w:tcPr>
            <w:tcW w:w="805" w:type="dxa"/>
          </w:tcPr>
          <w:p w14:paraId="156C2DE5" w14:textId="77777777" w:rsidR="002C660F" w:rsidRDefault="002C660F" w:rsidP="00DA5205">
            <w:proofErr w:type="spellStart"/>
            <w:r>
              <w:t>Ensembl</w:t>
            </w:r>
            <w:proofErr w:type="spellEnd"/>
            <w:r>
              <w:t xml:space="preserve"> </w:t>
            </w:r>
          </w:p>
        </w:tc>
      </w:tr>
      <w:tr w:rsidR="002C660F" w14:paraId="786E07EE" w14:textId="77777777" w:rsidTr="002C660F">
        <w:trPr>
          <w:trHeight w:val="541"/>
        </w:trPr>
        <w:tc>
          <w:tcPr>
            <w:tcW w:w="1179" w:type="dxa"/>
          </w:tcPr>
          <w:p w14:paraId="3063C48A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7E77B680" w14:textId="77777777" w:rsidR="002C660F" w:rsidRDefault="002C660F" w:rsidP="00DA5205">
            <w:proofErr w:type="spellStart"/>
            <w:r>
              <w:t>Pipidae</w:t>
            </w:r>
            <w:proofErr w:type="spellEnd"/>
          </w:p>
          <w:p w14:paraId="51A13A92" w14:textId="77777777" w:rsidR="002C660F" w:rsidRDefault="002C660F" w:rsidP="00DA5205"/>
          <w:p w14:paraId="3150C66F" w14:textId="77777777" w:rsidR="002C660F" w:rsidRDefault="002C660F" w:rsidP="00DA5205"/>
          <w:p w14:paraId="02D97089" w14:textId="77777777" w:rsidR="002C660F" w:rsidRDefault="002C660F" w:rsidP="00DA5205">
            <w:r>
              <w:t xml:space="preserve">May change it to </w:t>
            </w:r>
            <w:proofErr w:type="spellStart"/>
            <w:r>
              <w:t>ncbi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6ABEF3EF" w14:textId="77777777" w:rsidR="002C660F" w:rsidRPr="000F6495" w:rsidRDefault="002C660F" w:rsidP="00DA5205">
            <w:pPr>
              <w:rPr>
                <w:i/>
                <w:iCs/>
              </w:rPr>
            </w:pPr>
            <w:r w:rsidRPr="000F6495">
              <w:rPr>
                <w:i/>
                <w:iCs/>
              </w:rPr>
              <w:t xml:space="preserve">Xenopus </w:t>
            </w:r>
            <w:r>
              <w:rPr>
                <w:i/>
                <w:iCs/>
              </w:rPr>
              <w:t>tropicalis</w:t>
            </w:r>
            <w:r w:rsidRPr="000F6495"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3AA1128F" w14:textId="77777777" w:rsidR="002C660F" w:rsidRDefault="002C660F" w:rsidP="00DA5205">
            <w:r>
              <w:t>Tropical clawed frog</w:t>
            </w:r>
          </w:p>
        </w:tc>
        <w:tc>
          <w:tcPr>
            <w:tcW w:w="637" w:type="dxa"/>
          </w:tcPr>
          <w:p w14:paraId="5051D6A8" w14:textId="77777777" w:rsidR="002C660F" w:rsidRDefault="002C660F" w:rsidP="00DA5205">
            <w:r>
              <w:t>1.5</w:t>
            </w:r>
          </w:p>
        </w:tc>
        <w:tc>
          <w:tcPr>
            <w:tcW w:w="787" w:type="dxa"/>
          </w:tcPr>
          <w:p w14:paraId="6EA4DBA5" w14:textId="77777777" w:rsidR="002C660F" w:rsidRDefault="002C660F" w:rsidP="00DA5205">
            <w:r>
              <w:t xml:space="preserve">152 </w:t>
            </w:r>
          </w:p>
        </w:tc>
        <w:tc>
          <w:tcPr>
            <w:tcW w:w="778" w:type="dxa"/>
          </w:tcPr>
          <w:p w14:paraId="458B495E" w14:textId="77777777" w:rsidR="002C660F" w:rsidRDefault="002C660F" w:rsidP="00DA5205">
            <w:r>
              <w:t xml:space="preserve">14.6 Mb </w:t>
            </w:r>
          </w:p>
        </w:tc>
        <w:tc>
          <w:tcPr>
            <w:tcW w:w="1123" w:type="dxa"/>
          </w:tcPr>
          <w:p w14:paraId="0B8A81E1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5BA54956" w14:textId="77777777" w:rsidR="002C660F" w:rsidRDefault="002C660F" w:rsidP="00DA5205">
            <w:pPr>
              <w:rPr>
                <w:rFonts w:ascii="Helvetica" w:hAnsi="Helvetica"/>
                <w:color w:val="333333"/>
                <w:sz w:val="19"/>
                <w:szCs w:val="19"/>
                <w:shd w:val="clear" w:color="auto" w:fill="F0F0F0"/>
              </w:rPr>
            </w:pPr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0F0F0"/>
              </w:rPr>
              <w:t>22,107</w:t>
            </w:r>
          </w:p>
        </w:tc>
        <w:tc>
          <w:tcPr>
            <w:tcW w:w="1600" w:type="dxa"/>
          </w:tcPr>
          <w:p w14:paraId="6EFB55B6" w14:textId="77777777" w:rsidR="002C660F" w:rsidRDefault="002C660F" w:rsidP="00DA5205">
            <w:r>
              <w:rPr>
                <w:rFonts w:ascii="Helvetica" w:hAnsi="Helvetica"/>
                <w:color w:val="333333"/>
                <w:sz w:val="19"/>
                <w:szCs w:val="19"/>
                <w:shd w:val="clear" w:color="auto" w:fill="F0F0F0"/>
              </w:rPr>
              <w:t>GCA_000004195.4</w:t>
            </w:r>
          </w:p>
        </w:tc>
        <w:tc>
          <w:tcPr>
            <w:tcW w:w="3725" w:type="dxa"/>
          </w:tcPr>
          <w:p w14:paraId="3B140F6B" w14:textId="77777777" w:rsidR="002C660F" w:rsidRDefault="002C660F" w:rsidP="00DA5205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ublished online: </w:t>
            </w:r>
            <w:proofErr w:type="spellStart"/>
            <w:r>
              <w:fldChar w:fldCharType="begin"/>
            </w:r>
            <w:r>
              <w:instrText>HYPERLINK "http://dx.crossref.org/10.1016/j.ydbio.2019.03.015"</w:instrText>
            </w:r>
            <w:r>
              <w:fldChar w:fldCharType="separate"/>
            </w:r>
            <w:r>
              <w:rPr>
                <w:rStyle w:val="Hyperlink"/>
                <w:rFonts w:ascii="Arial" w:hAnsi="Arial" w:cs="Arial"/>
                <w:color w:val="385D8A"/>
                <w:sz w:val="20"/>
                <w:szCs w:val="20"/>
              </w:rPr>
              <w:t>Mitros</w:t>
            </w:r>
            <w:proofErr w:type="spellEnd"/>
            <w:r>
              <w:rPr>
                <w:rStyle w:val="Hyperlink"/>
                <w:rFonts w:ascii="Arial" w:hAnsi="Arial" w:cs="Arial"/>
                <w:color w:val="385D8A"/>
                <w:sz w:val="20"/>
                <w:szCs w:val="20"/>
              </w:rPr>
              <w:t xml:space="preserve"> T </w:t>
            </w:r>
            <w:r>
              <w:rPr>
                <w:rStyle w:val="Hyperlink"/>
                <w:rFonts w:ascii="Arial" w:hAnsi="Arial" w:cs="Arial"/>
                <w:i/>
                <w:iCs/>
                <w:color w:val="385D8A"/>
                <w:sz w:val="20"/>
                <w:szCs w:val="20"/>
              </w:rPr>
              <w:t>et al.,</w:t>
            </w:r>
            <w:r>
              <w:rPr>
                <w:rStyle w:val="Hyperlink"/>
                <w:rFonts w:ascii="Arial" w:hAnsi="Arial" w:cs="Arial"/>
                <w:i/>
                <w:iCs/>
                <w:color w:val="385D8A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 "A chromosome-scale genome assembly and dense genetic map for Xenopus tropicalis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Developmental Biology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2019;452(1):8-20</w:t>
            </w:r>
          </w:p>
          <w:p w14:paraId="0BA04FB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805" w:type="dxa"/>
          </w:tcPr>
          <w:p w14:paraId="201F0323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Ensembl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2C660F" w14:paraId="62D8FDD0" w14:textId="77777777" w:rsidTr="002C660F">
        <w:trPr>
          <w:trHeight w:val="250"/>
        </w:trPr>
        <w:tc>
          <w:tcPr>
            <w:tcW w:w="1179" w:type="dxa"/>
          </w:tcPr>
          <w:p w14:paraId="303334C4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377C0E0F" w14:textId="77777777" w:rsidR="002C660F" w:rsidRDefault="002C660F" w:rsidP="00DA5205">
            <w:proofErr w:type="spellStart"/>
            <w:r>
              <w:t>Bufon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2D341A89" w14:textId="77777777" w:rsidR="002C660F" w:rsidRPr="000F6495" w:rsidRDefault="002C660F" w:rsidP="00DA5205">
            <w:pPr>
              <w:rPr>
                <w:i/>
                <w:iCs/>
              </w:rPr>
            </w:pPr>
            <w:r w:rsidRPr="000F6495">
              <w:rPr>
                <w:i/>
                <w:iCs/>
              </w:rPr>
              <w:t xml:space="preserve">Bufo </w:t>
            </w:r>
            <w:proofErr w:type="spellStart"/>
            <w:r>
              <w:rPr>
                <w:i/>
                <w:iCs/>
              </w:rPr>
              <w:t>b</w:t>
            </w:r>
            <w:r w:rsidRPr="000F6495">
              <w:rPr>
                <w:i/>
                <w:iCs/>
              </w:rPr>
              <w:t>ufo</w:t>
            </w:r>
            <w:proofErr w:type="spellEnd"/>
            <w:r w:rsidRPr="000F6495"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42EABF61" w14:textId="77777777" w:rsidR="002C660F" w:rsidRDefault="002C660F" w:rsidP="00DA5205">
            <w:r>
              <w:t xml:space="preserve">Common Toad </w:t>
            </w:r>
          </w:p>
        </w:tc>
        <w:tc>
          <w:tcPr>
            <w:tcW w:w="637" w:type="dxa"/>
          </w:tcPr>
          <w:p w14:paraId="42BCBC43" w14:textId="77777777" w:rsidR="002C660F" w:rsidRDefault="002C660F" w:rsidP="00DA5205">
            <w:r>
              <w:t xml:space="preserve">5 </w:t>
            </w:r>
          </w:p>
        </w:tc>
        <w:tc>
          <w:tcPr>
            <w:tcW w:w="787" w:type="dxa"/>
          </w:tcPr>
          <w:p w14:paraId="5D8F2FE1" w14:textId="77777777" w:rsidR="002C660F" w:rsidRDefault="002C660F" w:rsidP="00DA5205">
            <w:r>
              <w:t>635.7</w:t>
            </w:r>
          </w:p>
        </w:tc>
        <w:tc>
          <w:tcPr>
            <w:tcW w:w="778" w:type="dxa"/>
          </w:tcPr>
          <w:p w14:paraId="592CA6E6" w14:textId="77777777" w:rsidR="002C660F" w:rsidRDefault="002C660F" w:rsidP="00DA5205">
            <w:r>
              <w:t xml:space="preserve">4 Mb </w:t>
            </w:r>
          </w:p>
        </w:tc>
        <w:tc>
          <w:tcPr>
            <w:tcW w:w="1123" w:type="dxa"/>
          </w:tcPr>
          <w:p w14:paraId="210BAF6E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5855DBB0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1,517</w:t>
            </w:r>
          </w:p>
        </w:tc>
        <w:tc>
          <w:tcPr>
            <w:tcW w:w="1600" w:type="dxa"/>
          </w:tcPr>
          <w:p w14:paraId="70D9C8C6" w14:textId="77777777" w:rsidR="002C660F" w:rsidRDefault="002C660F" w:rsidP="00DA5205">
            <w:r>
              <w:rPr>
                <w:rFonts w:ascii="Roboto" w:hAnsi="Roboto"/>
                <w:color w:val="212121"/>
              </w:rPr>
              <w:t>GCF_905171765.1</w:t>
            </w:r>
          </w:p>
        </w:tc>
        <w:tc>
          <w:tcPr>
            <w:tcW w:w="3725" w:type="dxa"/>
          </w:tcPr>
          <w:p w14:paraId="6DF84BF6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805" w:type="dxa"/>
          </w:tcPr>
          <w:p w14:paraId="69871C44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2A59CB15" w14:textId="77777777" w:rsidTr="002C660F">
        <w:trPr>
          <w:trHeight w:val="250"/>
        </w:trPr>
        <w:tc>
          <w:tcPr>
            <w:tcW w:w="1179" w:type="dxa"/>
          </w:tcPr>
          <w:p w14:paraId="398E03AF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1830125D" w14:textId="77777777" w:rsidR="002C660F" w:rsidRDefault="002C660F" w:rsidP="00DA5205">
            <w:proofErr w:type="spellStart"/>
            <w:r>
              <w:t>Bombinator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073D3FB2" w14:textId="77777777" w:rsidR="002C660F" w:rsidRPr="000F6495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Bombina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bombina</w:t>
            </w:r>
            <w:proofErr w:type="spellEnd"/>
          </w:p>
        </w:tc>
        <w:tc>
          <w:tcPr>
            <w:tcW w:w="899" w:type="dxa"/>
          </w:tcPr>
          <w:p w14:paraId="53C15532" w14:textId="77777777" w:rsidR="002C660F" w:rsidRDefault="002C660F" w:rsidP="00DA5205">
            <w:r>
              <w:t>European fire-</w:t>
            </w:r>
            <w:r>
              <w:lastRenderedPageBreak/>
              <w:t xml:space="preserve">bellied toad </w:t>
            </w:r>
          </w:p>
        </w:tc>
        <w:tc>
          <w:tcPr>
            <w:tcW w:w="637" w:type="dxa"/>
          </w:tcPr>
          <w:p w14:paraId="3AEE4E95" w14:textId="77777777" w:rsidR="002C660F" w:rsidRDefault="002C660F" w:rsidP="00DA5205">
            <w:r>
              <w:lastRenderedPageBreak/>
              <w:t>10</w:t>
            </w:r>
          </w:p>
        </w:tc>
        <w:tc>
          <w:tcPr>
            <w:tcW w:w="787" w:type="dxa"/>
          </w:tcPr>
          <w:p w14:paraId="634987C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1.2</w:t>
            </w:r>
          </w:p>
        </w:tc>
        <w:tc>
          <w:tcPr>
            <w:tcW w:w="778" w:type="dxa"/>
          </w:tcPr>
          <w:p w14:paraId="16EB2C2C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.8 Mb </w:t>
            </w:r>
          </w:p>
        </w:tc>
        <w:tc>
          <w:tcPr>
            <w:tcW w:w="1123" w:type="dxa"/>
          </w:tcPr>
          <w:p w14:paraId="570A5B04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435289C9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2,468</w:t>
            </w:r>
          </w:p>
        </w:tc>
        <w:tc>
          <w:tcPr>
            <w:tcW w:w="1600" w:type="dxa"/>
          </w:tcPr>
          <w:p w14:paraId="507CBBFC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27579735.1</w:t>
            </w:r>
          </w:p>
        </w:tc>
        <w:tc>
          <w:tcPr>
            <w:tcW w:w="3725" w:type="dxa"/>
          </w:tcPr>
          <w:p w14:paraId="5C4495D3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hyperlink r:id="rId16" w:history="1">
              <w:proofErr w:type="spellStart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>Rhie</w:t>
              </w:r>
              <w:proofErr w:type="spellEnd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 xml:space="preserve"> A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 "Towards complete and error-free genome assemblies of all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lastRenderedPageBreak/>
              <w:t>vertebrate species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Nature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21 Apr;592(7856):737-746</w:t>
            </w:r>
          </w:p>
        </w:tc>
        <w:tc>
          <w:tcPr>
            <w:tcW w:w="805" w:type="dxa"/>
          </w:tcPr>
          <w:p w14:paraId="4E34B35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lastRenderedPageBreak/>
              <w:t xml:space="preserve">NCBI </w:t>
            </w:r>
          </w:p>
        </w:tc>
      </w:tr>
      <w:tr w:rsidR="002C660F" w14:paraId="503D1358" w14:textId="77777777" w:rsidTr="002C660F">
        <w:trPr>
          <w:trHeight w:val="250"/>
        </w:trPr>
        <w:tc>
          <w:tcPr>
            <w:tcW w:w="1179" w:type="dxa"/>
          </w:tcPr>
          <w:p w14:paraId="51D0C104" w14:textId="77777777" w:rsidR="002C660F" w:rsidRDefault="002C660F" w:rsidP="00DA5205">
            <w:r>
              <w:t xml:space="preserve">Gymnophiona </w:t>
            </w:r>
          </w:p>
        </w:tc>
        <w:tc>
          <w:tcPr>
            <w:tcW w:w="1329" w:type="dxa"/>
          </w:tcPr>
          <w:p w14:paraId="50898EDE" w14:textId="77777777" w:rsidR="002C660F" w:rsidRDefault="002C660F" w:rsidP="00DA5205">
            <w:proofErr w:type="spellStart"/>
            <w:r>
              <w:t>Caecili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483AC160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Geotrypetes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seraphini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11195AD7" w14:textId="77777777" w:rsidR="002C660F" w:rsidRDefault="002C660F" w:rsidP="00DA5205">
            <w:proofErr w:type="spellStart"/>
            <w:r>
              <w:t>Gaboon</w:t>
            </w:r>
            <w:proofErr w:type="spellEnd"/>
            <w:r>
              <w:t xml:space="preserve"> caecilian</w:t>
            </w:r>
          </w:p>
        </w:tc>
        <w:tc>
          <w:tcPr>
            <w:tcW w:w="637" w:type="dxa"/>
          </w:tcPr>
          <w:p w14:paraId="14BEB137" w14:textId="77777777" w:rsidR="002C660F" w:rsidRDefault="002C660F" w:rsidP="00DA5205">
            <w:r>
              <w:t xml:space="preserve">3.8 </w:t>
            </w:r>
          </w:p>
        </w:tc>
        <w:tc>
          <w:tcPr>
            <w:tcW w:w="787" w:type="dxa"/>
          </w:tcPr>
          <w:p w14:paraId="72A14CE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72.6 </w:t>
            </w:r>
          </w:p>
        </w:tc>
        <w:tc>
          <w:tcPr>
            <w:tcW w:w="778" w:type="dxa"/>
          </w:tcPr>
          <w:p w14:paraId="3110A73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0.7 Mb </w:t>
            </w:r>
          </w:p>
        </w:tc>
        <w:tc>
          <w:tcPr>
            <w:tcW w:w="1123" w:type="dxa"/>
          </w:tcPr>
          <w:p w14:paraId="66EBCCB5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7F1932E3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223</w:t>
            </w:r>
          </w:p>
        </w:tc>
        <w:tc>
          <w:tcPr>
            <w:tcW w:w="1600" w:type="dxa"/>
          </w:tcPr>
          <w:p w14:paraId="04C22754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902459505.1</w:t>
            </w:r>
          </w:p>
        </w:tc>
        <w:tc>
          <w:tcPr>
            <w:tcW w:w="3725" w:type="dxa"/>
          </w:tcPr>
          <w:p w14:paraId="276B748B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Ovchinnikov&lt;/Author&gt;&lt;Year&gt;2022&lt;/Year&gt;&lt;RecNum&gt;250&lt;/RecNum&gt;&lt;DisplayText&gt;(Ovchinnikov et al., 2022)&lt;/DisplayText&gt;&lt;record&gt;&lt;rec-number&gt;250&lt;/rec-number&gt;&lt;foreign-keys&gt;&lt;key app="EN" db-id="dfp2trsz2vwte3eeewux99r45ddrtpfxtfef" timestamp="1685002364"&gt;250&lt;/key&gt;&lt;/foreign-keys&gt;&lt;ref-type name="Journal Article"&gt;17&lt;/ref-type&gt;&lt;contributors&gt;&lt;authors&gt;&lt;author&gt;Ovchinnikov, Vladimir&lt;/author&gt;&lt;author&gt;Uliano-Silva, Marcela&lt;/author&gt;&lt;author&gt;Wilkinson, Mark&lt;/author&gt;&lt;author&gt;Wood, Jonathan&lt;/author&gt;&lt;author&gt;Smith, Michelle&lt;/author&gt;&lt;author&gt;Oliver, Karen&lt;/author&gt;&lt;author&gt;Sims, Ying&lt;/author&gt;&lt;author&gt;Torrance, James&lt;/author&gt;&lt;author&gt;Suh, Alexander&lt;/author&gt;&lt;author&gt;McCarthy, Shane A&lt;/author&gt;&lt;/authors&gt;&lt;/contributors&gt;&lt;titles&gt;&lt;title&gt;Caecilian genomes reveal molecular basis of adaptation and convergent evolution of limblessness in snakes and caecilians&lt;/title&gt;&lt;secondary-title&gt;bioRxiv&lt;/secondary-title&gt;&lt;/titles&gt;&lt;periodical&gt;&lt;full-title&gt;bioRxiv&lt;/full-title&gt;&lt;/periodical&gt;&lt;pages&gt;2022.02. 23.481419&lt;/pages&gt;&lt;dates&gt;&lt;year&gt;2022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  <w:shd w:val="clear" w:color="auto" w:fill="FFFFFF"/>
              </w:rPr>
              <w:t>(Ovchinnikov et al., 2022)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805" w:type="dxa"/>
          </w:tcPr>
          <w:p w14:paraId="6062C6B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3479C370" w14:textId="77777777" w:rsidTr="002C660F">
        <w:trPr>
          <w:trHeight w:val="250"/>
        </w:trPr>
        <w:tc>
          <w:tcPr>
            <w:tcW w:w="1179" w:type="dxa"/>
          </w:tcPr>
          <w:p w14:paraId="521BF7DA" w14:textId="77777777" w:rsidR="002C660F" w:rsidRDefault="002C660F" w:rsidP="00DA5205">
            <w:r>
              <w:t xml:space="preserve">Gymnophiona </w:t>
            </w:r>
          </w:p>
        </w:tc>
        <w:tc>
          <w:tcPr>
            <w:tcW w:w="1329" w:type="dxa"/>
          </w:tcPr>
          <w:p w14:paraId="16003AB8" w14:textId="77777777" w:rsidR="002C660F" w:rsidRDefault="002C660F" w:rsidP="00DA5205">
            <w:proofErr w:type="spellStart"/>
            <w:r>
              <w:t>Siphonop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21D95420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Microcaecilia</w:t>
            </w:r>
            <w:proofErr w:type="spellEnd"/>
            <w:r>
              <w:rPr>
                <w:i/>
                <w:iCs/>
              </w:rPr>
              <w:t xml:space="preserve"> unicolour </w:t>
            </w:r>
          </w:p>
        </w:tc>
        <w:tc>
          <w:tcPr>
            <w:tcW w:w="899" w:type="dxa"/>
          </w:tcPr>
          <w:p w14:paraId="297D1AB4" w14:textId="77777777" w:rsidR="002C660F" w:rsidRDefault="002C660F" w:rsidP="00DA5205">
            <w:r>
              <w:t xml:space="preserve">Tiny Cayenne caecilian </w:t>
            </w:r>
          </w:p>
        </w:tc>
        <w:tc>
          <w:tcPr>
            <w:tcW w:w="637" w:type="dxa"/>
          </w:tcPr>
          <w:p w14:paraId="3F764561" w14:textId="77777777" w:rsidR="002C660F" w:rsidRDefault="002C660F" w:rsidP="00DA5205">
            <w:r>
              <w:t>4.7</w:t>
            </w:r>
          </w:p>
        </w:tc>
        <w:tc>
          <w:tcPr>
            <w:tcW w:w="787" w:type="dxa"/>
          </w:tcPr>
          <w:p w14:paraId="375079D9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76.1 </w:t>
            </w:r>
          </w:p>
        </w:tc>
        <w:tc>
          <w:tcPr>
            <w:tcW w:w="778" w:type="dxa"/>
          </w:tcPr>
          <w:p w14:paraId="255F4AFB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.7 Mb </w:t>
            </w:r>
          </w:p>
        </w:tc>
        <w:tc>
          <w:tcPr>
            <w:tcW w:w="1123" w:type="dxa"/>
          </w:tcPr>
          <w:p w14:paraId="53CC4E28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5FDF3F9A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0,868</w:t>
            </w:r>
          </w:p>
        </w:tc>
        <w:tc>
          <w:tcPr>
            <w:tcW w:w="1600" w:type="dxa"/>
          </w:tcPr>
          <w:p w14:paraId="1297E671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901765095.1</w:t>
            </w:r>
          </w:p>
        </w:tc>
        <w:tc>
          <w:tcPr>
            <w:tcW w:w="3725" w:type="dxa"/>
          </w:tcPr>
          <w:p w14:paraId="68703B50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Ovchinnikov&lt;/Author&gt;&lt;Year&gt;2022&lt;/Year&gt;&lt;RecNum&gt;250&lt;/RecNum&gt;&lt;DisplayText&gt;(Ovchinnikov et al., 2022)&lt;/DisplayText&gt;&lt;record&gt;&lt;rec-number&gt;250&lt;/rec-number&gt;&lt;foreign-keys&gt;&lt;key app="EN" db-id="dfp2trsz2vwte3eeewux99r45ddrtpfxtfef" timestamp="1685002364"&gt;250&lt;/key&gt;&lt;/foreign-keys&gt;&lt;ref-type name="Journal Article"&gt;17&lt;/ref-type&gt;&lt;contributors&gt;&lt;authors&gt;&lt;author&gt;Ovchinnikov, Vladimir&lt;/author&gt;&lt;author&gt;Uliano-Silva, Marcela&lt;/author&gt;&lt;author&gt;Wilkinson, Mark&lt;/author&gt;&lt;author&gt;Wood, Jonathan&lt;/author&gt;&lt;author&gt;Smith, Michelle&lt;/author&gt;&lt;author&gt;Oliver, Karen&lt;/author&gt;&lt;author&gt;Sims, Ying&lt;/author&gt;&lt;author&gt;Torrance, James&lt;/author&gt;&lt;author&gt;Suh, Alexander&lt;/author&gt;&lt;author&gt;McCarthy, Shane A&lt;/author&gt;&lt;/authors&gt;&lt;/contributors&gt;&lt;titles&gt;&lt;title&gt;Caecilian genomes reveal molecular basis of adaptation and convergent evolution of limblessness in snakes and caecilians&lt;/title&gt;&lt;secondary-title&gt;bioRxiv&lt;/secondary-title&gt;&lt;/titles&gt;&lt;periodical&gt;&lt;full-title&gt;bioRxiv&lt;/full-title&gt;&lt;/periodical&gt;&lt;pages&gt;2022.02. 23.481419&lt;/pages&gt;&lt;dates&gt;&lt;year&gt;2022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  <w:shd w:val="clear" w:color="auto" w:fill="FFFFFF"/>
              </w:rPr>
              <w:t>(Ovchinnikov et al., 2022)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805" w:type="dxa"/>
          </w:tcPr>
          <w:p w14:paraId="34A06A1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04B9669E" w14:textId="77777777" w:rsidTr="002C660F">
        <w:trPr>
          <w:trHeight w:val="250"/>
        </w:trPr>
        <w:tc>
          <w:tcPr>
            <w:tcW w:w="1179" w:type="dxa"/>
          </w:tcPr>
          <w:p w14:paraId="3E4B630C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6D23A883" w14:textId="77777777" w:rsidR="002C660F" w:rsidRDefault="002C660F" w:rsidP="00DA5205">
            <w:proofErr w:type="spellStart"/>
            <w:r>
              <w:t>Ran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0C048BAD" w14:textId="77777777" w:rsidR="002C660F" w:rsidRDefault="002C660F" w:rsidP="00DA5205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Rana </w:t>
            </w:r>
            <w:proofErr w:type="spellStart"/>
            <w:r>
              <w:rPr>
                <w:i/>
                <w:iCs/>
              </w:rPr>
              <w:t>temporaria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256F167C" w14:textId="77777777" w:rsidR="002C660F" w:rsidRDefault="002C660F" w:rsidP="00DA5205">
            <w:r>
              <w:t>Common frog</w:t>
            </w:r>
          </w:p>
        </w:tc>
        <w:tc>
          <w:tcPr>
            <w:tcW w:w="637" w:type="dxa"/>
          </w:tcPr>
          <w:p w14:paraId="31BE5416" w14:textId="77777777" w:rsidR="002C660F" w:rsidRDefault="002C660F" w:rsidP="00DA5205">
            <w:r>
              <w:t xml:space="preserve">4.1 </w:t>
            </w:r>
          </w:p>
        </w:tc>
        <w:tc>
          <w:tcPr>
            <w:tcW w:w="787" w:type="dxa"/>
          </w:tcPr>
          <w:p w14:paraId="6DAC9CF1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481.8 </w:t>
            </w:r>
          </w:p>
        </w:tc>
        <w:tc>
          <w:tcPr>
            <w:tcW w:w="778" w:type="dxa"/>
          </w:tcPr>
          <w:p w14:paraId="120DB84C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6.3 Mb </w:t>
            </w:r>
          </w:p>
        </w:tc>
        <w:tc>
          <w:tcPr>
            <w:tcW w:w="1123" w:type="dxa"/>
          </w:tcPr>
          <w:p w14:paraId="33640112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1E89D1A1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3,707</w:t>
            </w:r>
          </w:p>
        </w:tc>
        <w:tc>
          <w:tcPr>
            <w:tcW w:w="1600" w:type="dxa"/>
          </w:tcPr>
          <w:p w14:paraId="283BC8E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905171775.1</w:t>
            </w:r>
          </w:p>
        </w:tc>
        <w:tc>
          <w:tcPr>
            <w:tcW w:w="3725" w:type="dxa"/>
          </w:tcPr>
          <w:p w14:paraId="3CE993D6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Streicher&lt;/Author&gt;&lt;Year&gt;2021&lt;/Year&gt;&lt;RecNum&gt;251&lt;/RecNum&gt;&lt;DisplayText&gt;(Streicher et al., 2021)&lt;/DisplayText&gt;&lt;record&gt;&lt;rec-number&gt;251&lt;/rec-number&gt;&lt;foreign-keys&gt;&lt;key app="EN" db-id="dfp2trsz2vwte3eeewux99r45ddrtpfxtfef" timestamp="1685002680"&gt;251&lt;/key&gt;&lt;/foreign-keys&gt;&lt;ref-type name="Journal Article"&gt;17&lt;/ref-type&gt;&lt;contributors&gt;&lt;authors&gt;&lt;author&gt;Streicher, Jeffrey W&lt;/author&gt;&lt;author&gt;of Life, Wellcome Sanger Institute Tree&lt;/author&gt;&lt;author&gt;Darwin Tree of Life Consortium&lt;/author&gt;&lt;/authors&gt;&lt;/contributors&gt;&lt;titles&gt;&lt;title&gt;The genome sequence of the common frog, Rana temporaria Linnaeus 1758&lt;/title&gt;&lt;secondary-title&gt;Wellcome Open Research&lt;/secondary-title&gt;&lt;/titles&gt;&lt;periodical&gt;&lt;full-title&gt;Wellcome Open Research&lt;/full-title&gt;&lt;/periodical&gt;&lt;volume&gt;6&lt;/volume&gt;&lt;dates&gt;&lt;year&gt;2021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  <w:shd w:val="clear" w:color="auto" w:fill="FFFFFF"/>
              </w:rPr>
              <w:t>(Streicher et al., 2021)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  <w:p w14:paraId="2473CA80" w14:textId="56A26621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hyperlink r:id="rId17" w:history="1">
              <w:r w:rsidRPr="009E6EB4">
                <w:rPr>
                  <w:rStyle w:val="Hyperlink"/>
                  <w:rFonts w:ascii="Arial" w:hAnsi="Arial" w:cs="Arial"/>
                  <w:sz w:val="20"/>
                  <w:szCs w:val="20"/>
                  <w:shd w:val="clear" w:color="auto" w:fill="FFFFFF"/>
                </w:rPr>
                <w:t>https://www.pnas.org/doi/abs/10.1073/pnas.1501764112</w:t>
              </w:r>
            </w:hyperlink>
          </w:p>
          <w:p w14:paraId="189747B2" w14:textId="0B00456B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805" w:type="dxa"/>
          </w:tcPr>
          <w:p w14:paraId="7EA6423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50DF5740" w14:textId="77777777" w:rsidTr="002C660F">
        <w:trPr>
          <w:trHeight w:val="250"/>
        </w:trPr>
        <w:tc>
          <w:tcPr>
            <w:tcW w:w="1179" w:type="dxa"/>
          </w:tcPr>
          <w:p w14:paraId="57A2717F" w14:textId="77777777" w:rsidR="002C660F" w:rsidRDefault="002C660F" w:rsidP="00DA5205">
            <w:r>
              <w:t xml:space="preserve">Gymnophiona </w:t>
            </w:r>
          </w:p>
        </w:tc>
        <w:tc>
          <w:tcPr>
            <w:tcW w:w="1329" w:type="dxa"/>
          </w:tcPr>
          <w:p w14:paraId="0DE8F486" w14:textId="77777777" w:rsidR="002C660F" w:rsidRDefault="002C660F" w:rsidP="00DA5205">
            <w:proofErr w:type="spellStart"/>
            <w:r>
              <w:t>Rhinatrematidae</w:t>
            </w:r>
            <w:proofErr w:type="spellEnd"/>
          </w:p>
        </w:tc>
        <w:tc>
          <w:tcPr>
            <w:tcW w:w="1161" w:type="dxa"/>
          </w:tcPr>
          <w:p w14:paraId="3CF974EC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Rhinatrema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bivittatum</w:t>
            </w:r>
            <w:proofErr w:type="spellEnd"/>
          </w:p>
        </w:tc>
        <w:tc>
          <w:tcPr>
            <w:tcW w:w="899" w:type="dxa"/>
          </w:tcPr>
          <w:p w14:paraId="49075D12" w14:textId="77777777" w:rsidR="002C660F" w:rsidRDefault="002C660F" w:rsidP="00DA5205">
            <w:r>
              <w:t xml:space="preserve">Two-lined caecilian </w:t>
            </w:r>
          </w:p>
        </w:tc>
        <w:tc>
          <w:tcPr>
            <w:tcW w:w="637" w:type="dxa"/>
          </w:tcPr>
          <w:p w14:paraId="3A8A657D" w14:textId="77777777" w:rsidR="002C660F" w:rsidRDefault="002C660F" w:rsidP="00DA5205">
            <w:r>
              <w:t xml:space="preserve">5.3 </w:t>
            </w:r>
          </w:p>
        </w:tc>
        <w:tc>
          <w:tcPr>
            <w:tcW w:w="787" w:type="dxa"/>
          </w:tcPr>
          <w:p w14:paraId="6A64401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486.9 </w:t>
            </w:r>
          </w:p>
        </w:tc>
        <w:tc>
          <w:tcPr>
            <w:tcW w:w="778" w:type="dxa"/>
          </w:tcPr>
          <w:p w14:paraId="22FC218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.2 Mb </w:t>
            </w:r>
          </w:p>
        </w:tc>
        <w:tc>
          <w:tcPr>
            <w:tcW w:w="1123" w:type="dxa"/>
          </w:tcPr>
          <w:p w14:paraId="3D9F0A17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1952EA3A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21,554</w:t>
            </w:r>
          </w:p>
        </w:tc>
        <w:tc>
          <w:tcPr>
            <w:tcW w:w="1600" w:type="dxa"/>
          </w:tcPr>
          <w:p w14:paraId="1CF06CB1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901001135.1</w:t>
            </w:r>
          </w:p>
        </w:tc>
        <w:tc>
          <w:tcPr>
            <w:tcW w:w="3725" w:type="dxa"/>
          </w:tcPr>
          <w:p w14:paraId="4E868FED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805" w:type="dxa"/>
          </w:tcPr>
          <w:p w14:paraId="1B4C57D5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5EF36FD1" w14:textId="77777777" w:rsidTr="002C660F">
        <w:trPr>
          <w:trHeight w:val="250"/>
        </w:trPr>
        <w:tc>
          <w:tcPr>
            <w:tcW w:w="1179" w:type="dxa"/>
          </w:tcPr>
          <w:p w14:paraId="232322F2" w14:textId="77777777" w:rsidR="002C660F" w:rsidRDefault="002C660F" w:rsidP="00DA5205">
            <w:r>
              <w:t>Anura</w:t>
            </w:r>
          </w:p>
        </w:tc>
        <w:tc>
          <w:tcPr>
            <w:tcW w:w="1329" w:type="dxa"/>
          </w:tcPr>
          <w:p w14:paraId="16005896" w14:textId="77777777" w:rsidR="002C660F" w:rsidRDefault="002C660F" w:rsidP="00DA5205">
            <w:proofErr w:type="spellStart"/>
            <w:r>
              <w:t>Pelobatidae</w:t>
            </w:r>
            <w:proofErr w:type="spellEnd"/>
          </w:p>
        </w:tc>
        <w:tc>
          <w:tcPr>
            <w:tcW w:w="1161" w:type="dxa"/>
          </w:tcPr>
          <w:p w14:paraId="26532E96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Spea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bombifrons</w:t>
            </w:r>
            <w:proofErr w:type="spellEnd"/>
          </w:p>
        </w:tc>
        <w:tc>
          <w:tcPr>
            <w:tcW w:w="899" w:type="dxa"/>
          </w:tcPr>
          <w:p w14:paraId="602EFDE4" w14:textId="77777777" w:rsidR="002C660F" w:rsidRDefault="002C660F" w:rsidP="00DA5205">
            <w:r>
              <w:t xml:space="preserve">Spadefoot toad </w:t>
            </w:r>
          </w:p>
        </w:tc>
        <w:tc>
          <w:tcPr>
            <w:tcW w:w="637" w:type="dxa"/>
          </w:tcPr>
          <w:p w14:paraId="05CF0606" w14:textId="77777777" w:rsidR="002C660F" w:rsidRDefault="002C660F" w:rsidP="00DA5205"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987.7 Mb </w:t>
            </w:r>
          </w:p>
        </w:tc>
        <w:tc>
          <w:tcPr>
            <w:tcW w:w="787" w:type="dxa"/>
          </w:tcPr>
          <w:p w14:paraId="7226C0C2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114.2 Mb </w:t>
            </w:r>
          </w:p>
        </w:tc>
        <w:tc>
          <w:tcPr>
            <w:tcW w:w="778" w:type="dxa"/>
          </w:tcPr>
          <w:p w14:paraId="53BDD59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1.2 Mb </w:t>
            </w:r>
          </w:p>
        </w:tc>
        <w:tc>
          <w:tcPr>
            <w:tcW w:w="1123" w:type="dxa"/>
          </w:tcPr>
          <w:p w14:paraId="34B849FD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1CFB4EF8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9,086</w:t>
            </w:r>
          </w:p>
        </w:tc>
        <w:tc>
          <w:tcPr>
            <w:tcW w:w="1600" w:type="dxa"/>
          </w:tcPr>
          <w:p w14:paraId="701154AF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27358695.1</w:t>
            </w:r>
          </w:p>
        </w:tc>
        <w:tc>
          <w:tcPr>
            <w:tcW w:w="3725" w:type="dxa"/>
          </w:tcPr>
          <w:p w14:paraId="63EAC08C" w14:textId="77777777" w:rsidR="002C660F" w:rsidRDefault="002C660F" w:rsidP="00DA5205">
            <w:pPr>
              <w:spacing w:before="332" w:after="332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8" w:history="1">
              <w:proofErr w:type="spellStart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</w:rPr>
                <w:t>Rhie</w:t>
              </w:r>
              <w:proofErr w:type="spellEnd"/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</w:rPr>
                <w:t xml:space="preserve"> A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> "Towards complete and error-free genome assemblies of all vertebrate species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Natur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2021 Apr;592(7856):737-746</w:t>
            </w:r>
          </w:p>
          <w:p w14:paraId="3FE9A82E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805" w:type="dxa"/>
          </w:tcPr>
          <w:p w14:paraId="01E5C714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2288B2B0" w14:textId="77777777" w:rsidTr="002C660F">
        <w:trPr>
          <w:trHeight w:val="250"/>
        </w:trPr>
        <w:tc>
          <w:tcPr>
            <w:tcW w:w="1179" w:type="dxa"/>
          </w:tcPr>
          <w:p w14:paraId="3C158CC7" w14:textId="77777777" w:rsidR="002C660F" w:rsidRDefault="002C660F" w:rsidP="00DA5205">
            <w:r>
              <w:t xml:space="preserve">Caudata </w:t>
            </w:r>
          </w:p>
        </w:tc>
        <w:tc>
          <w:tcPr>
            <w:tcW w:w="1329" w:type="dxa"/>
          </w:tcPr>
          <w:p w14:paraId="21C67EB1" w14:textId="77777777" w:rsidR="002C660F" w:rsidRDefault="002C660F" w:rsidP="00DA5205">
            <w:proofErr w:type="spellStart"/>
            <w:r>
              <w:t>Salamandr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56F72251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Pleurodeles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waltl</w:t>
            </w:r>
            <w:proofErr w:type="spellEnd"/>
          </w:p>
        </w:tc>
        <w:tc>
          <w:tcPr>
            <w:tcW w:w="899" w:type="dxa"/>
          </w:tcPr>
          <w:p w14:paraId="61EC6B58" w14:textId="77777777" w:rsidR="002C660F" w:rsidRDefault="002C660F" w:rsidP="00DA5205">
            <w:r>
              <w:t xml:space="preserve">Iberian ribbed newt </w:t>
            </w:r>
          </w:p>
        </w:tc>
        <w:tc>
          <w:tcPr>
            <w:tcW w:w="637" w:type="dxa"/>
          </w:tcPr>
          <w:p w14:paraId="45DEFAB7" w14:textId="77777777" w:rsidR="002C660F" w:rsidRDefault="002C660F" w:rsidP="00DA5205">
            <w:r>
              <w:t xml:space="preserve">20.3 Gb </w:t>
            </w:r>
          </w:p>
        </w:tc>
        <w:tc>
          <w:tcPr>
            <w:tcW w:w="787" w:type="dxa"/>
          </w:tcPr>
          <w:p w14:paraId="16451FF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1.2 Gb </w:t>
            </w:r>
          </w:p>
        </w:tc>
        <w:tc>
          <w:tcPr>
            <w:tcW w:w="778" w:type="dxa"/>
          </w:tcPr>
          <w:p w14:paraId="74E80644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45.6 Mb </w:t>
            </w:r>
          </w:p>
        </w:tc>
        <w:tc>
          <w:tcPr>
            <w:tcW w:w="1123" w:type="dxa"/>
          </w:tcPr>
          <w:p w14:paraId="0445601C" w14:textId="77777777" w:rsidR="002C660F" w:rsidRDefault="002C660F" w:rsidP="00DA5205">
            <w:r>
              <w:t>Chromosome</w:t>
            </w:r>
          </w:p>
        </w:tc>
        <w:tc>
          <w:tcPr>
            <w:tcW w:w="722" w:type="dxa"/>
          </w:tcPr>
          <w:p w14:paraId="7484B9F5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13,359</w:t>
            </w:r>
          </w:p>
        </w:tc>
        <w:tc>
          <w:tcPr>
            <w:tcW w:w="1600" w:type="dxa"/>
          </w:tcPr>
          <w:p w14:paraId="22DED72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GCA_026652325.1</w:t>
            </w:r>
          </w:p>
        </w:tc>
        <w:tc>
          <w:tcPr>
            <w:tcW w:w="3725" w:type="dxa"/>
          </w:tcPr>
          <w:p w14:paraId="59F0C36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805" w:type="dxa"/>
          </w:tcPr>
          <w:p w14:paraId="0485A7F5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  <w:tr w:rsidR="002C660F" w14:paraId="571D4225" w14:textId="77777777" w:rsidTr="002C660F">
        <w:trPr>
          <w:trHeight w:val="250"/>
        </w:trPr>
        <w:tc>
          <w:tcPr>
            <w:tcW w:w="1179" w:type="dxa"/>
          </w:tcPr>
          <w:p w14:paraId="6B62CBB4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482DAF60" w14:textId="77777777" w:rsidR="002C660F" w:rsidRDefault="002C660F" w:rsidP="00DA5205">
            <w:proofErr w:type="spellStart"/>
            <w:r>
              <w:t>Pip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1BADE0CD" w14:textId="77777777" w:rsidR="002C660F" w:rsidRDefault="002C660F" w:rsidP="00DA5205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Xenopus </w:t>
            </w:r>
            <w:proofErr w:type="spellStart"/>
            <w:r>
              <w:rPr>
                <w:i/>
                <w:iCs/>
              </w:rPr>
              <w:t>laevis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7895D3AA" w14:textId="77777777" w:rsidR="002C660F" w:rsidRDefault="002C660F" w:rsidP="00DA5205">
            <w:r>
              <w:t xml:space="preserve">African clawed frog </w:t>
            </w:r>
          </w:p>
        </w:tc>
        <w:tc>
          <w:tcPr>
            <w:tcW w:w="637" w:type="dxa"/>
          </w:tcPr>
          <w:p w14:paraId="26E60DA1" w14:textId="77777777" w:rsidR="002C660F" w:rsidRDefault="002C660F" w:rsidP="00DA5205">
            <w:r>
              <w:t xml:space="preserve">2.7 Gb </w:t>
            </w:r>
          </w:p>
        </w:tc>
        <w:tc>
          <w:tcPr>
            <w:tcW w:w="787" w:type="dxa"/>
          </w:tcPr>
          <w:p w14:paraId="62A5B07A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155.3 </w:t>
            </w:r>
          </w:p>
        </w:tc>
        <w:tc>
          <w:tcPr>
            <w:tcW w:w="778" w:type="dxa"/>
          </w:tcPr>
          <w:p w14:paraId="0970341B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2.5 Mb </w:t>
            </w:r>
          </w:p>
        </w:tc>
        <w:tc>
          <w:tcPr>
            <w:tcW w:w="1123" w:type="dxa"/>
          </w:tcPr>
          <w:p w14:paraId="308BA5FC" w14:textId="77777777" w:rsidR="002C660F" w:rsidRDefault="002C660F" w:rsidP="00DA5205">
            <w:r>
              <w:t xml:space="preserve">Chromosome </w:t>
            </w:r>
          </w:p>
        </w:tc>
        <w:tc>
          <w:tcPr>
            <w:tcW w:w="722" w:type="dxa"/>
          </w:tcPr>
          <w:p w14:paraId="786B7488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34,476</w:t>
            </w:r>
          </w:p>
        </w:tc>
        <w:tc>
          <w:tcPr>
            <w:tcW w:w="1600" w:type="dxa"/>
          </w:tcPr>
          <w:p w14:paraId="4D628A41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17654675.1</w:t>
            </w:r>
          </w:p>
        </w:tc>
        <w:tc>
          <w:tcPr>
            <w:tcW w:w="3725" w:type="dxa"/>
          </w:tcPr>
          <w:p w14:paraId="585EBB66" w14:textId="77777777" w:rsidR="002C660F" w:rsidRDefault="002C660F" w:rsidP="00DA5205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9" w:history="1"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</w:rPr>
                <w:t>Roe BA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 "The complete nucleotide sequence of the Xenopus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laevi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mitochondrial genome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J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Biol</w:t>
            </w:r>
            <w:proofErr w:type="spellEnd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Chem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1985 Aug 15;260(17):9759-74</w:t>
            </w:r>
          </w:p>
          <w:p w14:paraId="45482573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805" w:type="dxa"/>
          </w:tcPr>
          <w:p w14:paraId="7BD18E1B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lastRenderedPageBreak/>
              <w:t xml:space="preserve">NCBI </w:t>
            </w:r>
          </w:p>
        </w:tc>
      </w:tr>
      <w:tr w:rsidR="002C660F" w14:paraId="7DFBCAC9" w14:textId="77777777" w:rsidTr="002C660F">
        <w:trPr>
          <w:trHeight w:val="250"/>
        </w:trPr>
        <w:tc>
          <w:tcPr>
            <w:tcW w:w="1179" w:type="dxa"/>
          </w:tcPr>
          <w:p w14:paraId="187F60B5" w14:textId="77777777" w:rsidR="002C660F" w:rsidRDefault="002C660F" w:rsidP="00DA5205">
            <w:r>
              <w:t xml:space="preserve">Anura </w:t>
            </w:r>
          </w:p>
        </w:tc>
        <w:tc>
          <w:tcPr>
            <w:tcW w:w="1329" w:type="dxa"/>
          </w:tcPr>
          <w:p w14:paraId="69ADBC5E" w14:textId="77777777" w:rsidR="002C660F" w:rsidRDefault="002C660F" w:rsidP="00DA5205">
            <w:proofErr w:type="spellStart"/>
            <w:r>
              <w:t>Dicroglossidae</w:t>
            </w:r>
            <w:proofErr w:type="spellEnd"/>
            <w:r>
              <w:t xml:space="preserve"> </w:t>
            </w:r>
          </w:p>
        </w:tc>
        <w:tc>
          <w:tcPr>
            <w:tcW w:w="1161" w:type="dxa"/>
          </w:tcPr>
          <w:p w14:paraId="49206054" w14:textId="77777777" w:rsidR="002C660F" w:rsidRDefault="002C660F" w:rsidP="00DA5205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Nanorana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parkeri</w:t>
            </w:r>
            <w:proofErr w:type="spellEnd"/>
            <w:r>
              <w:rPr>
                <w:i/>
                <w:iCs/>
              </w:rPr>
              <w:t xml:space="preserve"> </w:t>
            </w:r>
          </w:p>
        </w:tc>
        <w:tc>
          <w:tcPr>
            <w:tcW w:w="899" w:type="dxa"/>
          </w:tcPr>
          <w:p w14:paraId="7A1C4BDB" w14:textId="77777777" w:rsidR="002C660F" w:rsidRDefault="002C660F" w:rsidP="00DA5205">
            <w:r>
              <w:t xml:space="preserve">High Himalaya frog </w:t>
            </w:r>
          </w:p>
        </w:tc>
        <w:tc>
          <w:tcPr>
            <w:tcW w:w="637" w:type="dxa"/>
          </w:tcPr>
          <w:p w14:paraId="2A970C7E" w14:textId="77777777" w:rsidR="002C660F" w:rsidRDefault="002C660F" w:rsidP="00DA5205">
            <w:r>
              <w:t xml:space="preserve">2.1 Gb </w:t>
            </w:r>
          </w:p>
        </w:tc>
        <w:tc>
          <w:tcPr>
            <w:tcW w:w="787" w:type="dxa"/>
          </w:tcPr>
          <w:p w14:paraId="7FC70208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1.1</w:t>
            </w:r>
          </w:p>
        </w:tc>
        <w:tc>
          <w:tcPr>
            <w:tcW w:w="778" w:type="dxa"/>
          </w:tcPr>
          <w:p w14:paraId="10A5D8F5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2.8 kb </w:t>
            </w:r>
          </w:p>
        </w:tc>
        <w:tc>
          <w:tcPr>
            <w:tcW w:w="1123" w:type="dxa"/>
          </w:tcPr>
          <w:p w14:paraId="4580DFC8" w14:textId="77777777" w:rsidR="002C660F" w:rsidRDefault="002C660F" w:rsidP="00DA5205">
            <w:r>
              <w:t xml:space="preserve">Scaffold </w:t>
            </w:r>
          </w:p>
        </w:tc>
        <w:tc>
          <w:tcPr>
            <w:tcW w:w="722" w:type="dxa"/>
          </w:tcPr>
          <w:p w14:paraId="7C15DF02" w14:textId="77777777" w:rsidR="002C660F" w:rsidRDefault="002C660F" w:rsidP="00DA5205">
            <w:pPr>
              <w:rPr>
                <w:rFonts w:ascii="Roboto" w:hAnsi="Roboto"/>
                <w:color w:val="212121"/>
              </w:rPr>
            </w:pPr>
            <w:r>
              <w:rPr>
                <w:rFonts w:ascii="Roboto" w:hAnsi="Roboto"/>
                <w:color w:val="212121"/>
              </w:rPr>
              <w:t>18,958</w:t>
            </w:r>
          </w:p>
        </w:tc>
        <w:tc>
          <w:tcPr>
            <w:tcW w:w="1600" w:type="dxa"/>
          </w:tcPr>
          <w:p w14:paraId="6E194A62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Roboto" w:hAnsi="Roboto"/>
                <w:color w:val="212121"/>
              </w:rPr>
              <w:t>GCF_000935625.1</w:t>
            </w:r>
          </w:p>
        </w:tc>
        <w:tc>
          <w:tcPr>
            <w:tcW w:w="3725" w:type="dxa"/>
          </w:tcPr>
          <w:p w14:paraId="5B4778C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hyperlink r:id="rId20" w:history="1">
              <w:r>
                <w:rPr>
                  <w:rStyle w:val="Hyperlink"/>
                  <w:rFonts w:ascii="Arial" w:hAnsi="Arial" w:cs="Arial"/>
                  <w:color w:val="385D8A"/>
                  <w:sz w:val="20"/>
                  <w:szCs w:val="20"/>
                  <w:shd w:val="clear" w:color="auto" w:fill="FFFFFF"/>
                </w:rPr>
                <w:t>Jiang L </w:t>
              </w:r>
              <w:r>
                <w:rPr>
                  <w:rStyle w:val="Hyperlink"/>
                  <w:rFonts w:ascii="Arial" w:hAnsi="Arial" w:cs="Arial"/>
                  <w:i/>
                  <w:iCs/>
                  <w:color w:val="385D8A"/>
                  <w:sz w:val="20"/>
                  <w:szCs w:val="20"/>
                  <w:shd w:val="clear" w:color="auto" w:fill="FFFFFF"/>
                </w:rPr>
                <w:t>et al.,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 "The complete mitochondrial genome sequence of the Xizang Plateau frog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Nanorana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parkeri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(Anura: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icroglossidae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).", 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Mitochondrial DNA A DNA Mapp </w:t>
            </w:r>
            <w:proofErr w:type="spellStart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>Seq</w:t>
            </w:r>
            <w:proofErr w:type="spellEnd"/>
            <w:r>
              <w:rPr>
                <w:rFonts w:ascii="Arial" w:hAnsi="Arial" w:cs="Arial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 Anal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 2016 Sep;27(5):3184-5</w:t>
            </w:r>
          </w:p>
        </w:tc>
        <w:tc>
          <w:tcPr>
            <w:tcW w:w="805" w:type="dxa"/>
          </w:tcPr>
          <w:p w14:paraId="5FF148C7" w14:textId="77777777" w:rsidR="002C660F" w:rsidRDefault="002C660F" w:rsidP="00DA5205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CBI </w:t>
            </w:r>
          </w:p>
        </w:tc>
      </w:tr>
    </w:tbl>
    <w:p w14:paraId="17AB1D8A" w14:textId="2FDFA23D" w:rsidR="004949FB" w:rsidRDefault="004949FB"/>
    <w:p w14:paraId="315FC0D9" w14:textId="417611A2" w:rsidR="007D1F9B" w:rsidRDefault="007D1F9B"/>
    <w:p w14:paraId="698F54A8" w14:textId="3AAFA4F2" w:rsidR="007D1F9B" w:rsidRDefault="007D1F9B"/>
    <w:p w14:paraId="7F57B1AD" w14:textId="62482AEA" w:rsidR="007D1F9B" w:rsidRDefault="007D1F9B"/>
    <w:p w14:paraId="0AAA28F8" w14:textId="4F2E12FA" w:rsidR="007D1F9B" w:rsidRDefault="007D1F9B" w:rsidP="007D1F9B"/>
    <w:p w14:paraId="359AD018" w14:textId="0F2E094E" w:rsidR="00053DA3" w:rsidRDefault="00053DA3" w:rsidP="007D1F9B"/>
    <w:p w14:paraId="7427ADFB" w14:textId="314A5C50" w:rsidR="00053DA3" w:rsidRDefault="00053DA3" w:rsidP="007D1F9B"/>
    <w:p w14:paraId="0CC432B8" w14:textId="5DDA8586" w:rsidR="00053DA3" w:rsidRDefault="00053DA3" w:rsidP="007D1F9B"/>
    <w:p w14:paraId="234146DD" w14:textId="1A485651" w:rsidR="00053DA3" w:rsidRDefault="00053DA3" w:rsidP="007D1F9B"/>
    <w:p w14:paraId="64242695" w14:textId="59E91511" w:rsidR="00053DA3" w:rsidRDefault="00053DA3" w:rsidP="007D1F9B"/>
    <w:p w14:paraId="5DDA1F71" w14:textId="13F50BF8" w:rsidR="00053DA3" w:rsidRDefault="00053DA3" w:rsidP="007D1F9B"/>
    <w:p w14:paraId="3AD8DB5F" w14:textId="2C64A0C8" w:rsidR="00053DA3" w:rsidRDefault="00053DA3" w:rsidP="007D1F9B"/>
    <w:p w14:paraId="2B78E742" w14:textId="584C9735" w:rsidR="00053DA3" w:rsidRDefault="00053DA3" w:rsidP="007D1F9B"/>
    <w:p w14:paraId="0D51A9FE" w14:textId="10F331AB" w:rsidR="00053DA3" w:rsidRDefault="00053DA3" w:rsidP="007D1F9B"/>
    <w:p w14:paraId="5CC53008" w14:textId="13D0849E" w:rsidR="00053DA3" w:rsidRDefault="00053DA3" w:rsidP="007D1F9B"/>
    <w:p w14:paraId="417C4F7B" w14:textId="5901F05B" w:rsidR="00053DA3" w:rsidRDefault="00053DA3" w:rsidP="007D1F9B"/>
    <w:p w14:paraId="3A6EC89F" w14:textId="47135560" w:rsidR="00053DA3" w:rsidRDefault="00053DA3" w:rsidP="007D1F9B"/>
    <w:p w14:paraId="4BBF2701" w14:textId="7F48371D" w:rsidR="00053DA3" w:rsidRDefault="00053DA3" w:rsidP="007D1F9B"/>
    <w:p w14:paraId="10774701" w14:textId="4AEBA164" w:rsidR="00053DA3" w:rsidRDefault="00053DA3" w:rsidP="007D1F9B"/>
    <w:p w14:paraId="4C9B63BA" w14:textId="004DADB7" w:rsidR="00053DA3" w:rsidRDefault="00053DA3" w:rsidP="007D1F9B"/>
    <w:p w14:paraId="3F0E0279" w14:textId="1781B041" w:rsidR="00053DA3" w:rsidRDefault="00053DA3" w:rsidP="007D1F9B"/>
    <w:p w14:paraId="65537CBC" w14:textId="4EE5314E" w:rsidR="00053DA3" w:rsidRDefault="00053DA3" w:rsidP="007D1F9B"/>
    <w:p w14:paraId="49A16496" w14:textId="4F9CB3DF" w:rsidR="00053DA3" w:rsidRDefault="00053DA3" w:rsidP="007D1F9B"/>
    <w:p w14:paraId="4A22D695" w14:textId="7A0CF8FD" w:rsidR="00E76BED" w:rsidRDefault="00E76BED" w:rsidP="007D1F9B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0C48ABBE" w14:textId="4C7C9174" w:rsidR="001F4CB4" w:rsidRDefault="00E71D01" w:rsidP="007D1F9B">
      <w:pPr>
        <w:rPr>
          <w:rFonts w:asciiTheme="minorHAnsi" w:hAnsiTheme="minorHAnsi" w:cstheme="minorHAnsi"/>
          <w:b/>
          <w:bCs/>
          <w:sz w:val="32"/>
          <w:szCs w:val="32"/>
        </w:rPr>
      </w:pPr>
      <w:r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31A8AF5" wp14:editId="6B38C4F9">
                <wp:simplePos x="0" y="0"/>
                <wp:positionH relativeFrom="column">
                  <wp:posOffset>-379141</wp:posOffset>
                </wp:positionH>
                <wp:positionV relativeFrom="paragraph">
                  <wp:posOffset>-144966</wp:posOffset>
                </wp:positionV>
                <wp:extent cx="579863" cy="301083"/>
                <wp:effectExtent l="0" t="0" r="17145" b="16510"/>
                <wp:wrapNone/>
                <wp:docPr id="36" name="Text Box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863" cy="30108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152BE87" w14:textId="5E4C9E25" w:rsidR="00E71D01" w:rsidRPr="00E71D01" w:rsidRDefault="00E71D01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 w:rsidRPr="00E71D01"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31A8AF5" id="_x0000_t202" coordsize="21600,21600" o:spt="202" path="m,l,21600r21600,l21600,xe">
                <v:stroke joinstyle="miter"/>
                <v:path gradientshapeok="t" o:connecttype="rect"/>
              </v:shapetype>
              <v:shape id="Text Box 36" o:spid="_x0000_s1026" type="#_x0000_t202" style="position:absolute;margin-left:-29.85pt;margin-top:-11.4pt;width:45.65pt;height:23.7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rE1P+NgIAAHsEAAAOAAAAZHJzL2Uyb0RvYy54bWysVE1v2zAMvQ/YfxB0X5zvpkacIkuRYUDR&#13;&#10;FkiLnhVZio3JoiYpsbNfP0p2PtrtNOwiUyL1RD4+en7XVIochHUl6IwOen1KhOaQl3qX0deX9ZcZ&#13;&#10;Jc4znTMFWmT0KBy9W3z+NK9NKoZQgMqFJQiiXVqbjBbemzRJHC9ExVwPjNDolGAr5nFrd0luWY3o&#13;&#10;lUqG/f40qcHmxgIXzuHpfeuki4gvpeD+SUonPFEZxdx8XG1ct2FNFnOW7iwzRcm7NNg/ZFGxUuOj&#13;&#10;Z6h75hnZ2/IPqKrkFhxI3+NQJSBlyUWsAasZ9D9UsymYEbEWJMeZM03u/8Hyx8PGPFvim6/QYAMD&#13;&#10;IbVxqcPDUE8jbRW+mClBP1J4PNMmGk84Hk5ubmfTESUcXSOsYjYKKMnlsrHOfxNQkWBk1GJXIlns&#13;&#10;8OB8G3oKCW85UGW+LpWKm6AEsVKWHBj2UPmYIoK/i1Ka1Bmdjib9CPzOF6DP97eK8R9deldRiKc0&#13;&#10;5nwpPVi+2TYdH1vIj0iThVZBzvB1ibgPzPlnZlEyyAyOgX/CRSrAZKCzKCnA/vrbeYjHTqKXkhol&#13;&#10;mFH3c8+soER919jj28F4HDQbN+PJzRA39tqzvfbofbUCZGiAA2d4NEO8VydTWqjecFqW4VV0Mc3x&#13;&#10;7Yz6k7ny7WDgtHGxXMYgVKlh/kFvDA/QoSOBz5fmjVnT9dOjEB7hJFaWfmhrGxtualjuPcgy9jwQ&#13;&#10;3LLa8Y4Kj6rppjGM0PU+Rl3+GYvfAAAA//8DAFBLAwQUAAYACAAAACEA3t0H5uIAAAAOAQAADwAA&#13;&#10;AGRycy9kb3ducmV2LnhtbEyPT0/DMAzF70h8h8hI3LZ0BUrXNZ34M3bhxDZx9posiWiSqsm68u0x&#13;&#10;J7hYtvz8/H71enIdG9UQbfACFvMMmPJtkNZrAYf926wEFhN6iV3wSsC3irBurq9qrGS4+A817pJm&#13;&#10;ZOJjhQJMSn3FeWyNchjnoVeedqcwOEw0DprLAS9k7jqeZ1nBHVpPHwz26sWo9mt3dgI2z3qp2xIH&#13;&#10;symlteP0eXrXWyFub6bXFZWnFbCkpvR3Ab8MlB8aCnYMZy8j6wTMHpaPJKUmzwmEFHeLAthRQH5f&#13;&#10;AG9q/h+j+QEAAP//AwBQSwECLQAUAAYACAAAACEAtoM4kv4AAADhAQAAEwAAAAAAAAAAAAAAAAAA&#13;&#10;AAAAW0NvbnRlbnRfVHlwZXNdLnhtbFBLAQItABQABgAIAAAAIQA4/SH/1gAAAJQBAAALAAAAAAAA&#13;&#10;AAAAAAAAAC8BAABfcmVscy8ucmVsc1BLAQItABQABgAIAAAAIQArE1P+NgIAAHsEAAAOAAAAAAAA&#13;&#10;AAAAAAAAAC4CAABkcnMvZTJvRG9jLnhtbFBLAQItABQABgAIAAAAIQDe3Qfm4gAAAA4BAAAPAAAA&#13;&#10;AAAAAAAAAAAAAJAEAABkcnMvZG93bnJldi54bWxQSwUGAAAAAAQABADzAAAAnwUAAAAA&#13;&#10;" fillcolor="white [3201]" strokeweight=".5pt">
                <v:textbox>
                  <w:txbxContent>
                    <w:p w14:paraId="7152BE87" w14:textId="5E4C9E25" w:rsidR="00E71D01" w:rsidRPr="00E71D01" w:rsidRDefault="00E71D01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 w:rsidRPr="00E71D01">
                        <w:rPr>
                          <w:rFonts w:asciiTheme="minorHAnsi" w:hAnsiTheme="minorHAnsi" w:cstheme="minorHAnsi"/>
                          <w:b/>
                          <w:bCs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68790EB" wp14:editId="71BA9544">
                <wp:simplePos x="0" y="0"/>
                <wp:positionH relativeFrom="column">
                  <wp:posOffset>0</wp:posOffset>
                </wp:positionH>
                <wp:positionV relativeFrom="paragraph">
                  <wp:posOffset>-780585</wp:posOffset>
                </wp:positionV>
                <wp:extent cx="8709102" cy="501805"/>
                <wp:effectExtent l="0" t="0" r="3175" b="6350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709102" cy="50180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4BFBB8F" w14:textId="73D988EA" w:rsidR="00AE0336" w:rsidRPr="00AE0336" w:rsidRDefault="00AE0336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Figure 1. </w:t>
                            </w:r>
                            <w:r w:rsidRPr="00AE0336"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Enrichments of the 10 significantly expanded orthogroups analysed in the main text (in order) 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(OG7, OG23, OG54, OG58, OG68, OG73, OG87, OG122, OG999, OG1255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8790EB" id="Text Box 28" o:spid="_x0000_s1027" type="#_x0000_t202" style="position:absolute;margin-left:0;margin-top:-61.45pt;width:685.75pt;height:39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QdT5LwIAAFsEAAAOAAAAZHJzL2Uyb0RvYy54bWysVFFv2jAQfp+0/2D5fSRh0NKIUDEqpkmo&#13;&#10;rUSnPhvHBkuOz7MNCfv1OztQWLenaS/One/8+e67z5ned40mB+G8AlPRYpBTIgyHWpltRb+/LD9N&#13;&#10;KPGBmZppMKKiR+Hp/ezjh2lrSzGEHehaOIIgxpetreguBFtmmec70TA/ACsMBiW4hgV03TarHWsR&#13;&#10;vdHZMM9vshZcbR1w4T3uPvRBOkv4UgoenqT0IhBdUawtpNWldRPXbDZl5dYxu1P8VAb7hyoapgxe&#13;&#10;+gb1wAIje6f+gGoUd+BBhgGHJgMpFRepB+ymyN91s94xK1IvSI63bzT5/wfLHw9r++xI6L5AhwOM&#13;&#10;hLTWlx43Yz+ddE38YqUE40jh8Y020QXCcXNym98V+ZASjrFxXkzycYTJLqet8+GrgIZEo6IOx5LY&#13;&#10;YoeVD33qOSVe5kGreqm0Tk6UglhoRw4Mh6hDqhHBf8vShrQVvfk8zhOwgXi8R9YGa7n0FK3QbTqi&#13;&#10;6qt+N1AfkQYHvUK85UuFta6YD8/MoSSwc5R5eMJFasC74GRRsgP382/7MR8nhVFKWpRYRf2PPXOC&#13;&#10;Ev3N4AzvitEoajI5o/HtEB13HdlcR8y+WQASUOCDsjyZMT/osykdNK/4GubxVgwxw/HuioazuQi9&#13;&#10;8PE1cTGfpyRUoWVhZdaWR+hIeJzES/fKnD2NK+CgH+EsRla+m1qfG08amO8DSJVGGnnuWT3RjwpO&#13;&#10;oji9tvhErv2UdfknzH4BAAD//wMAUEsDBBQABgAIAAAAIQBUjI4Y5gAAAA8BAAAPAAAAZHJzL2Rv&#13;&#10;d25yZXYueG1sTI9LT8MwEITvSPwHa5G4oNZ5UErTOBXiKXGj4SFubrwkEfE6it00/Hu2J7istDua&#13;&#10;2fnyzWQ7MeLgW0cK4nkEAqlypqVawWv5MLsG4YMmoztHqOAHPWyK05NcZ8Yd6AXHbagFh5DPtIIm&#13;&#10;hD6T0lcNWu3nrkdi7csNVgdeh1qaQR843HYyiaIraXVL/KHRPd42WH1v91bB50X98eynx7dDukj7&#13;&#10;+6exXL6bUqnzs+luzeNmDSLgFP4ccGTg/lBwsZ3bk/GiU8A0QcEsTpIViKOeLuMFiB3fLtMVyCKX&#13;&#10;/zmKXwAAAP//AwBQSwECLQAUAAYACAAAACEAtoM4kv4AAADhAQAAEwAAAAAAAAAAAAAAAAAAAAAA&#13;&#10;W0NvbnRlbnRfVHlwZXNdLnhtbFBLAQItABQABgAIAAAAIQA4/SH/1gAAAJQBAAALAAAAAAAAAAAA&#13;&#10;AAAAAC8BAABfcmVscy8ucmVsc1BLAQItABQABgAIAAAAIQAtQdT5LwIAAFsEAAAOAAAAAAAAAAAA&#13;&#10;AAAAAC4CAABkcnMvZTJvRG9jLnhtbFBLAQItABQABgAIAAAAIQBUjI4Y5gAAAA8BAAAPAAAAAAAA&#13;&#10;AAAAAAAAAIkEAABkcnMvZG93bnJldi54bWxQSwUGAAAAAAQABADzAAAAnAUAAAAA&#13;&#10;" fillcolor="white [3201]" stroked="f" strokeweight=".5pt">
                <v:textbox>
                  <w:txbxContent>
                    <w:p w14:paraId="14BFBB8F" w14:textId="73D988EA" w:rsidR="00AE0336" w:rsidRPr="00AE0336" w:rsidRDefault="00AE0336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Figure 1. </w:t>
                      </w:r>
                      <w:r w:rsidRPr="00AE0336"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Enrichments of the 10 significantly expanded orthogroups analysed in the main text (in order) 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(OG7, OG23, OG54, OG58, OG68, OG73, OG87, OG122, OG999, OG1255) </w:t>
                      </w:r>
                    </w:p>
                  </w:txbxContent>
                </v:textbox>
              </v:shape>
            </w:pict>
          </mc:Fallback>
        </mc:AlternateContent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drawing>
          <wp:inline distT="0" distB="0" distL="0" distR="0" wp14:anchorId="04A9D1FE" wp14:editId="62E63920">
            <wp:extent cx="7642225" cy="5731510"/>
            <wp:effectExtent l="0" t="0" r="3175" b="0"/>
            <wp:docPr id="18" name="Picture 18" descr="A diagram with many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A diagram with many colored circles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225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5A4EE28" wp14:editId="5E21332A">
                <wp:simplePos x="0" y="0"/>
                <wp:positionH relativeFrom="column">
                  <wp:posOffset>-237660</wp:posOffset>
                </wp:positionH>
                <wp:positionV relativeFrom="paragraph">
                  <wp:posOffset>-70578</wp:posOffset>
                </wp:positionV>
                <wp:extent cx="579863" cy="301083"/>
                <wp:effectExtent l="0" t="0" r="17145" b="16510"/>
                <wp:wrapNone/>
                <wp:docPr id="37" name="Text 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863" cy="30108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3B835A1" w14:textId="27DBC5CF" w:rsidR="00E71D01" w:rsidRPr="00E71D01" w:rsidRDefault="00E71D01" w:rsidP="00E71D01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5A4EE28" id="Text Box 37" o:spid="_x0000_s1028" type="#_x0000_t202" style="position:absolute;margin-left:-18.7pt;margin-top:-5.55pt;width:45.65pt;height:23.7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iReNDOgIAAIIEAAAOAAAAZHJzL2Uyb0RvYy54bWysVE1v2zAMvQ/YfxB0X5zvpkacIkuRYUDR&#13;&#10;FkiLnhVZio3JoiYpsbNfP0p2PtrtNOwiUyL1RD4+en7XVIochHUl6IwOen1KhOaQl3qX0deX9ZcZ&#13;&#10;Jc4znTMFWmT0KBy9W3z+NK9NKoZQgMqFJQiiXVqbjBbemzRJHC9ExVwPjNDolGAr5nFrd0luWY3o&#13;&#10;lUqG/f40qcHmxgIXzuHpfeuki4gvpeD+SUonPFEZxdx8XG1ct2FNFnOW7iwzRcm7NNg/ZFGxUuOj&#13;&#10;Z6h75hnZ2/IPqKrkFhxI3+NQJSBlyUWsAasZ9D9UsymYEbEWJMeZM03u/8Hyx8PGPFvim6/QYAMD&#13;&#10;IbVxqcPDUE8jbRW+mClBP1J4PNMmGk84Hk5ubmfTESUcXSOsYjYKKMnlsrHOfxNQkWBk1GJXIlns&#13;&#10;8OB8G3oKCW85UGW+LpWKm6AEsVKWHBj2UPmYIoK/i1Ka1Bmdjib9CPzOF6DP97eK8R9deldRiKc0&#13;&#10;5nwpPVi+2TakzDM6PNGyhfyIbFloheQMX5cI/8Ccf2YWlYME4TT4J1ykAswJOouSAuyvv52HeGwo&#13;&#10;eimpUYkZdT/3zApK1HeNrb4djMdBunEzntwMcWOvPdtrj95XK0CiBjh3hkczxHt1MqWF6g2HZhle&#13;&#10;RRfTHN/OqD+ZK9/OBw4dF8tlDEKxGuYf9MbwAB0aE2h9ad6YNV1bPerhEU6aZemH7rax4aaG5d6D&#13;&#10;LGPrA88tqx39KPQonm4owyRd72PU5dex+A0AAP//AwBQSwMEFAAGAAgAAAAhAIpWUvLhAAAADgEA&#13;&#10;AA8AAABkcnMvZG93bnJldi54bWxMT8tOwzAQvCPxD9YicWudEChpGqfiUXrhRFtxdmPXtojXUeym&#13;&#10;4e9ZTnBZ7Wpm51GvJ9+xUQ/RBRSQzzNgGtugHBoBh/3brAQWk0Qlu4BawLeOsG6ur2pZqXDBDz3u&#13;&#10;kmEkgrGSAmxKfcV5bK32Ms5Dr5GwUxi8THQOhqtBXkjcd/wuyxbcS4fkYGWvX6xuv3ZnL2DzbJam&#13;&#10;LeVgN6Vybpw+T+9mK8TtzfS6ovG0Apb0lP4+4LcD5YeGgh3DGVVknYBZ8XhPVFryPAdGjIdiCewo&#13;&#10;oFgUwJua/6/R/AAAAP//AwBQSwECLQAUAAYACAAAACEAtoM4kv4AAADhAQAAEwAAAAAAAAAAAAAA&#13;&#10;AAAAAAAAW0NvbnRlbnRfVHlwZXNdLnhtbFBLAQItABQABgAIAAAAIQA4/SH/1gAAAJQBAAALAAAA&#13;&#10;AAAAAAAAAAAAAC8BAABfcmVscy8ucmVsc1BLAQItABQABgAIAAAAIQDiReNDOgIAAIIEAAAOAAAA&#13;&#10;AAAAAAAAAAAAAC4CAABkcnMvZTJvRG9jLnhtbFBLAQItABQABgAIAAAAIQCKVlLy4QAAAA4BAAAP&#13;&#10;AAAAAAAAAAAAAAAAAJQEAABkcnMvZG93bnJldi54bWxQSwUGAAAAAAQABADzAAAAogUAAAAA&#13;&#10;" fillcolor="white [3201]" strokeweight=".5pt">
                <v:textbox>
                  <w:txbxContent>
                    <w:p w14:paraId="23B835A1" w14:textId="27DBC5CF" w:rsidR="00E71D01" w:rsidRPr="00E71D01" w:rsidRDefault="00E71D01" w:rsidP="00E71D01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drawing>
          <wp:inline distT="0" distB="0" distL="0" distR="0" wp14:anchorId="4FBB1BC4" wp14:editId="352A76DD">
            <wp:extent cx="7294880" cy="5731510"/>
            <wp:effectExtent l="0" t="0" r="0" b="0"/>
            <wp:docPr id="19" name="Picture 19" descr="A diagram of colorful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A diagram of colorful circles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22BFCA3" wp14:editId="54D4B66E">
                <wp:simplePos x="0" y="0"/>
                <wp:positionH relativeFrom="column">
                  <wp:posOffset>-460035</wp:posOffset>
                </wp:positionH>
                <wp:positionV relativeFrom="paragraph">
                  <wp:posOffset>-204578</wp:posOffset>
                </wp:positionV>
                <wp:extent cx="579863" cy="301083"/>
                <wp:effectExtent l="0" t="0" r="17145" b="16510"/>
                <wp:wrapNone/>
                <wp:docPr id="38" name="Text 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863" cy="30108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9012B2E" w14:textId="6853D4CD" w:rsidR="00E71D01" w:rsidRPr="00E71D01" w:rsidRDefault="00E71D01" w:rsidP="00E71D01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2BFCA3" id="Text Box 38" o:spid="_x0000_s1029" type="#_x0000_t202" style="position:absolute;margin-left:-36.2pt;margin-top:-16.1pt;width:45.65pt;height:23.7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d96yWOgIAAIIEAAAOAAAAZHJzL2Uyb0RvYy54bWysVE1v2zAMvQ/YfxB0X5zvpkacIkuRYUDR&#13;&#10;FkiLnhVZio3JoiYpsbNfP0p2PtrtNOwiUyL1RD4+en7XVIochHUl6IwOen1KhOaQl3qX0deX9ZcZ&#13;&#10;Jc4znTMFWmT0KBy9W3z+NK9NKoZQgMqFJQiiXVqbjBbemzRJHC9ExVwPjNDolGAr5nFrd0luWY3o&#13;&#10;lUqG/f40qcHmxgIXzuHpfeuki4gvpeD+SUonPFEZxdx8XG1ct2FNFnOW7iwzRcm7NNg/ZFGxUuOj&#13;&#10;Z6h75hnZ2/IPqKrkFhxI3+NQJSBlyUWsAasZ9D9UsymYEbEWJMeZM03u/8Hyx8PGPFvim6/QYAMD&#13;&#10;IbVxqcPDUE8jbRW+mClBP1J4PNMmGk84Hk5ubmfTESUcXSOsYjYKKMnlsrHOfxNQkWBk1GJXIlns&#13;&#10;8OB8G3oKCW85UGW+LpWKm6AEsVKWHBj2UPmYIoK/i1Ka1Bmdjib9CPzOF6DP97eK8R9deldRiKc0&#13;&#10;5nwpPVi+2TakzLGqEy1byI/IloVWSM7wdYnwD8z5Z2ZROUgQToN/wkUqwJygsygpwP7623mIx4ai&#13;&#10;l5IalZhR93PPrKBEfdfY6tvBeBykGzfjyc0QN/bas7326H21AiRqgHNneDRDvFcnU1qo3nBoluFV&#13;&#10;dDHN8e2M+pO58u184NBxsVzGIBSrYf5BbwwP0KExgdaX5o1Z07XVox4e4aRZln7obhsbbmpY7j3I&#13;&#10;MrY+8Nyy2tGPQo/i6YYyTNL1PkZdfh2L3wAAAP//AwBQSwMEFAAGAAgAAAAhAFGRamffAAAADgEA&#13;&#10;AA8AAABkcnMvZG93bnJldi54bWxMT8lOwzAQvSPxD9YgcWsdwpamcSqWwoUTpep5Gru2RWxHtpuG&#13;&#10;v2d6gsssmjdvaVaT69moYrLBC7iZF8CU74K0XgvYfr3NKmApo5fYB68E/KgEq/byosFahpP/VOMm&#13;&#10;a0YkPtUowOQ81JynziiHaR4G5el2CNFhpjVqLiOeiNz1vCyKB+7QelIwOKgXo7rvzdEJWD/rhe4q&#13;&#10;jGZdSWvHaXf40O9CXF9Nr0sqT0tgWU357wPOGcg/tGRsH45eJtYLmD2WdwSl4bYsgZ0R1QLYnvp9&#13;&#10;Cbxt+P8Y7S8AAAD//wMAUEsBAi0AFAAGAAgAAAAhALaDOJL+AAAA4QEAABMAAAAAAAAAAAAAAAAA&#13;&#10;AAAAAFtDb250ZW50X1R5cGVzXS54bWxQSwECLQAUAAYACAAAACEAOP0h/9YAAACUAQAACwAAAAAA&#13;&#10;AAAAAAAAAAAvAQAAX3JlbHMvLnJlbHNQSwECLQAUAAYACAAAACEAnfesljoCAACCBAAADgAAAAAA&#13;&#10;AAAAAAAAAAAuAgAAZHJzL2Uyb0RvYy54bWxQSwECLQAUAAYACAAAACEAUZFqZ98AAAAOAQAADwAA&#13;&#10;AAAAAAAAAAAAAACUBAAAZHJzL2Rvd25yZXYueG1sUEsFBgAAAAAEAAQA8wAAAKAFAAAAAA==&#13;&#10;" fillcolor="white [3201]" strokeweight=".5pt">
                <v:textbox>
                  <w:txbxContent>
                    <w:p w14:paraId="19012B2E" w14:textId="6853D4CD" w:rsidR="00E71D01" w:rsidRPr="00E71D01" w:rsidRDefault="00E71D01" w:rsidP="00E71D01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drawing>
          <wp:inline distT="0" distB="0" distL="0" distR="0" wp14:anchorId="1E836E7E" wp14:editId="6CE733DE">
            <wp:extent cx="7642225" cy="5731510"/>
            <wp:effectExtent l="0" t="0" r="3175" b="0"/>
            <wp:docPr id="20" name="Picture 20" descr="A diagram of a number of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A diagram of a number of dots&#10;&#10;Description automatically generated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225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76E37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2EC3FE4" wp14:editId="3F7D8D91">
                <wp:simplePos x="0" y="0"/>
                <wp:positionH relativeFrom="column">
                  <wp:posOffset>-367991</wp:posOffset>
                </wp:positionH>
                <wp:positionV relativeFrom="paragraph">
                  <wp:posOffset>-100346</wp:posOffset>
                </wp:positionV>
                <wp:extent cx="579863" cy="289931"/>
                <wp:effectExtent l="0" t="0" r="17145" b="1524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863" cy="28993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79A88D" w14:textId="57C50212" w:rsidR="00A76E37" w:rsidRPr="00E71D01" w:rsidRDefault="00A76E37" w:rsidP="00A76E37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EC3FE4" id="Text Box 40" o:spid="_x0000_s1030" type="#_x0000_t202" style="position:absolute;margin-left:-29pt;margin-top:-7.9pt;width:45.65pt;height:22.85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5+LYsOwIAAIIEAAAOAAAAZHJzL2Uyb0RvYy54bWysVE1v2zAMvQ/YfxB0X5zvJkacIkuRYUDQ&#13;&#10;FkiLnhVZjoXJoiYpsbNfP0qJk7TbadhFJkXqkXwkPbtvKkUOwjoJOqO9TpcSoTnkUu8y+vqy+jKh&#13;&#10;xHmmc6ZAi4wehaP388+fZrVJRR9KULmwBEG0S2uT0dJ7kyaJ46WomOuAERqNBdiKeVTtLsktqxG9&#13;&#10;Ukm/2x0nNdjcWODCObx9OBnpPOIXheD+qSic8ERlFHPz8bTx3IYzmc9YurPMlJKf02D/kEXFpMag&#13;&#10;F6gH5hnZW/kHVCW5BQeF73CoEigKyUWsAavpdT9UsymZEbEWJMeZC03u/8Hyx8PGPFvim6/QYAMD&#13;&#10;IbVxqcPLUE9T2Cp8MVOCdqTweKFNNJ5wvBzdTSfjASUcTf3JdDqIKMn1sbHOfxNQkSBk1GJXIlns&#13;&#10;sHYeA6Jr6xJiOVAyX0mlohImQSyVJQeGPVS+BX/npTSpMzoejLoR+J0tQF/ebxXjP0KRGPPGCzWl&#13;&#10;8fJaepB8s22IzDM6bGnZQn5EtiycBskZvpIIv2bOPzOLk4ME4Tb4JzwKBZgTnCVKSrC//nYf/LGh&#13;&#10;aKWkxknMqPu5Z1ZQor5rbPW0NxyG0Y3KcHTXR8XeWra3Fr2vloBE9XDvDI9i8PeqFQsL1RsuzSJE&#13;&#10;RRPTHGNn1Lfi0p/2A5eOi8UiOuGwGubXemN4gA6NCbS+NG/MmnNbPc7DI7Qzy9IP3T35hpcaFnsP&#13;&#10;hYytDzyfWD3Tj4Meu3NeyrBJt3r0uv465r8BAAD//wMAUEsDBBQABgAIAAAAIQDoWvBs4QAAAA4B&#13;&#10;AAAPAAAAZHJzL2Rvd25yZXYueG1sTI9PT8MwDMXvSHyHyEjctnSrhtqu6cSfwYUTA3HOmiyJaJwq&#13;&#10;ybry7TEnuFi2bL/3fu1u9gObdEwuoIDVsgCmsQ/KoRHw8f68qIClLFHJIaAW8K0T7Lrrq1Y2Klzw&#13;&#10;TU+HbBiJYGqkAJvz2HCeequ9TMswaqTdKUQvM43RcBXlhcT9wNdFcce9dEgOVo760er+63D2AvYP&#13;&#10;pjZ9JaPdV8q5af48vZoXIW5v5qctlfstsKzn/PcBvwyUHzoKdgxnVIkNAhabioAyNasNgdBFWZbA&#13;&#10;jgLWdQ28a/l/jO4HAAD//wMAUEsBAi0AFAAGAAgAAAAhALaDOJL+AAAA4QEAABMAAAAAAAAAAAAA&#13;&#10;AAAAAAAAAFtDb250ZW50X1R5cGVzXS54bWxQSwECLQAUAAYACAAAACEAOP0h/9YAAACUAQAACwAA&#13;&#10;AAAAAAAAAAAAAAAvAQAAX3JlbHMvLnJlbHNQSwECLQAUAAYACAAAACEAefi2LDsCAACCBAAADgAA&#13;&#10;AAAAAAAAAAAAAAAuAgAAZHJzL2Uyb0RvYy54bWxQSwECLQAUAAYACAAAACEA6FrwbOEAAAAOAQAA&#13;&#10;DwAAAAAAAAAAAAAAAACVBAAAZHJzL2Rvd25yZXYueG1sUEsFBgAAAAAEAAQA8wAAAKMFAAAAAA==&#13;&#10;" fillcolor="white [3201]" strokeweight=".5pt">
                <v:textbox>
                  <w:txbxContent>
                    <w:p w14:paraId="3579A88D" w14:textId="57C50212" w:rsidR="00A76E37" w:rsidRPr="00E71D01" w:rsidRDefault="00A76E37" w:rsidP="00A76E37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drawing>
          <wp:inline distT="0" distB="0" distL="0" distR="0" wp14:anchorId="3B18AEEC" wp14:editId="7CBDB4C5">
            <wp:extent cx="7294880" cy="5731510"/>
            <wp:effectExtent l="0" t="0" r="0" b="0"/>
            <wp:docPr id="21" name="Picture 21" descr="A diagram of a cel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A diagram of a cell&#10;&#10;Description automatically generated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634EBF39" wp14:editId="14CCE3C7">
            <wp:extent cx="7294880" cy="5731510"/>
            <wp:effectExtent l="0" t="0" r="0" b="0"/>
            <wp:docPr id="22" name="Picture 22" descr="A screen shot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A screen shot of a diagram&#10;&#10;Description automatically generated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7B903772" wp14:editId="134B06AA">
            <wp:extent cx="7294880" cy="5731510"/>
            <wp:effectExtent l="0" t="0" r="0" b="0"/>
            <wp:docPr id="23" name="Picture 23" descr="A screen shot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A screen shot of a diagram&#10;&#10;Description automatically generated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4D72D1F6" wp14:editId="404B522B">
            <wp:extent cx="7294880" cy="5731510"/>
            <wp:effectExtent l="0" t="0" r="0" b="0"/>
            <wp:docPr id="24" name="Picture 24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A diagram of different colored circles&#10;&#10;Description automatically generated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4464763D" wp14:editId="249C0E1F">
            <wp:extent cx="7294880" cy="5731510"/>
            <wp:effectExtent l="0" t="0" r="0" b="0"/>
            <wp:docPr id="25" name="Picture 25" descr="A screen shot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A screen shot of a diagram&#10;&#10;Description automatically generated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0336"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0A267195" wp14:editId="11D66E37">
            <wp:extent cx="7294880" cy="5731510"/>
            <wp:effectExtent l="0" t="0" r="0" b="0"/>
            <wp:docPr id="26" name="Picture 26" descr="A diagram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A diagram of a diagram&#10;&#10;Description automatically generated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5769C6" w14:textId="1818D8FA" w:rsidR="007D0227" w:rsidRPr="00AE0336" w:rsidRDefault="00AE0336" w:rsidP="007D1F9B">
      <w:pPr>
        <w:rPr>
          <w:rFonts w:asciiTheme="minorHAnsi" w:hAnsiTheme="minorHAnsi" w:cstheme="minorHAnsi"/>
          <w:b/>
          <w:bCs/>
          <w:sz w:val="32"/>
          <w:szCs w:val="32"/>
        </w:rPr>
      </w:pPr>
      <w:r>
        <w:rPr>
          <w:rFonts w:asciiTheme="minorHAnsi" w:hAnsiTheme="minorHAnsi" w:cstheme="minorHAnsi"/>
          <w:b/>
          <w:bCs/>
          <w:noProof/>
          <w:sz w:val="32"/>
          <w:szCs w:val="32"/>
        </w:rPr>
        <w:lastRenderedPageBreak/>
        <w:drawing>
          <wp:inline distT="0" distB="0" distL="0" distR="0" wp14:anchorId="60E3D80D" wp14:editId="064E2588">
            <wp:extent cx="7642225" cy="5731510"/>
            <wp:effectExtent l="0" t="0" r="3175" b="0"/>
            <wp:docPr id="27" name="Picture 27" descr="A diagram of circles and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A diagram of circles and text&#10;&#10;Description automatically generated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225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D3F2F5" w14:textId="192D6AA3" w:rsidR="007D0227" w:rsidRDefault="00AE0336" w:rsidP="007D1F9B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E60B053" wp14:editId="524E1FD7">
                <wp:simplePos x="0" y="0"/>
                <wp:positionH relativeFrom="column">
                  <wp:posOffset>-401444</wp:posOffset>
                </wp:positionH>
                <wp:positionV relativeFrom="paragraph">
                  <wp:posOffset>-691376</wp:posOffset>
                </wp:positionV>
                <wp:extent cx="8452624" cy="479503"/>
                <wp:effectExtent l="0" t="0" r="18415" b="15875"/>
                <wp:wrapNone/>
                <wp:docPr id="35" name="Text 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452624" cy="47950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FA30ADA" w14:textId="248179E3" w:rsidR="00AE0336" w:rsidRPr="00AE0336" w:rsidRDefault="00AE0336" w:rsidP="00AE0336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Figure 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2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. </w:t>
                            </w:r>
                            <w:r w:rsidRPr="00AE0336"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Enrichments of the 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6</w:t>
                            </w:r>
                            <w:r w:rsidRPr="00AE0336"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 significantly expanded orthogroups analysed in the main text (in order) 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(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>18, 100, 155, 148, 186, 430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</w:rPr>
                              <w:t xml:space="preserve">) </w:t>
                            </w:r>
                          </w:p>
                          <w:p w14:paraId="24EF3EF3" w14:textId="6FBC8E11" w:rsidR="00AE0336" w:rsidRDefault="00AE033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60B053" id="Text Box 35" o:spid="_x0000_s1031" type="#_x0000_t202" style="position:absolute;margin-left:-31.6pt;margin-top:-54.45pt;width:665.55pt;height:37.7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f5y6zPQIAAIMEAAAOAAAAZHJzL2Uyb0RvYy54bWysVE1v2zAMvQ/YfxB0X+ykSdoacYosRYYB&#13;&#10;RVsgLXpWZCk2JouapMTOfv0o2flot9Owi0yJ1BP5+OjZXVsrshfWVaBzOhyklAjNoaj0NqevL6sv&#13;&#10;N5Q4z3TBFGiR04Nw9G7++dOsMZkYQQmqEJYgiHZZY3Jaem+yJHG8FDVzAzBCo1OCrZnHrd0mhWUN&#13;&#10;otcqGaXpNGnAFsYCF87h6X3npPOIL6Xg/klKJzxROcXcfFxtXDdhTeYzlm0tM2XF+zTYP2RRs0rj&#13;&#10;oyeoe+YZ2dnqD6i64hYcSD/gUCcgZcVFrAGrGaYfqlmXzIhYC5LjzIkm9/9g+eN+bZ4t8e1XaLGB&#13;&#10;gZDGuMzhYainlbYOX8yUoB8pPJxoE60nHA9vxpPRdDSmhKNvfH07Sa8CTHK+bazz3wTUJBg5tdiW&#13;&#10;yBbbPzjfhR5DwmMOVFWsKqXiJkhBLJUle4ZNVD7miODvopQmTU6nV5M0Ar/zBejT/Y1i/Eef3kUU&#13;&#10;4imNOZ9rD5ZvNy2pipxOjrxsoDggXRY6JTnDVxXCPzDnn5lF6SBDOA7+CRepAHOC3qKkBPvrb+ch&#13;&#10;HjuKXkoalGJO3c8ds4IS9V1jr2+H43HQbtyMJ9cj3NhLz+bSo3f1EpCoIQ6e4dEM8V4dTWmhfsOp&#13;&#10;WYRX0cU0x7dz6o/m0ncDglPHxWIRg1CthvkHvTY8QIfGBFpf2jdmTd9Wj4J4hKNoWfahu11suKlh&#13;&#10;sfMgq9j6wHPHak8/Kj2Kp5/KMEqX+xh1/nfMfwMAAP//AwBQSwMEFAAGAAgAAAAhAJdR+s/jAAAA&#13;&#10;EgEAAA8AAABkcnMvZG93bnJldi54bWxMT01PwzAMvSPxHyIjcdvStah0XdOJj8GFEwNxzposiWic&#13;&#10;qsm68u/xTnCxnu3n5/ea7ex7NukxuoACVssMmMYuKIdGwOfHy6ICFpNEJfuAWsCPjrBtr68aWatw&#13;&#10;xnc97ZNhJIKxlgJsSkPNeeys9jIuw6CRdscwepmoHQ1XozyTuO95nmUl99IhfbBy0E9Wd9/7kxew&#13;&#10;ezRr01VytLtKOTfNX8c38yrE7c38vKHysAGW9Jz+LuCSgfxDS8YO4YQqsl7AoixyohJYZdUa2IWS&#13;&#10;l/eEDjQrijvgbcP/R2l/AQAA//8DAFBLAQItABQABgAIAAAAIQC2gziS/gAAAOEBAAATAAAAAAAA&#13;&#10;AAAAAAAAAAAAAABbQ29udGVudF9UeXBlc10ueG1sUEsBAi0AFAAGAAgAAAAhADj9If/WAAAAlAEA&#13;&#10;AAsAAAAAAAAAAAAAAAAALwEAAF9yZWxzLy5yZWxzUEsBAi0AFAAGAAgAAAAhAN/nLrM9AgAAgwQA&#13;&#10;AA4AAAAAAAAAAAAAAAAALgIAAGRycy9lMm9Eb2MueG1sUEsBAi0AFAAGAAgAAAAhAJdR+s/jAAAA&#13;&#10;EgEAAA8AAAAAAAAAAAAAAAAAlwQAAGRycy9kb3ducmV2LnhtbFBLBQYAAAAABAAEAPMAAACnBQAA&#13;&#10;AAA=&#13;&#10;" fillcolor="white [3201]" strokeweight=".5pt">
                <v:textbox>
                  <w:txbxContent>
                    <w:p w14:paraId="2FA30ADA" w14:textId="248179E3" w:rsidR="00AE0336" w:rsidRPr="00AE0336" w:rsidRDefault="00AE0336" w:rsidP="00AE0336">
                      <w:pPr>
                        <w:rPr>
                          <w:rFonts w:asciiTheme="minorHAnsi" w:hAnsiTheme="minorHAnsi" w:cstheme="minorHAnsi"/>
                          <w:b/>
                          <w:bCs/>
                        </w:rPr>
                      </w:pP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Figure 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2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. </w:t>
                      </w:r>
                      <w:r w:rsidRPr="00AE0336"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Enrichments of the 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6</w:t>
                      </w:r>
                      <w:r w:rsidRPr="00AE0336"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 significantly expanded orthogroups analysed in the main text (in order) 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(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>18, 100, 155, 148, 186, 430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</w:rPr>
                        <w:t xml:space="preserve">) </w:t>
                      </w:r>
                    </w:p>
                    <w:p w14:paraId="24EF3EF3" w14:textId="6FBC8E11" w:rsidR="00AE0336" w:rsidRDefault="00AE0336"/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46379794" wp14:editId="6BC426FA">
            <wp:extent cx="7294880" cy="5731510"/>
            <wp:effectExtent l="0" t="0" r="0" b="0"/>
            <wp:docPr id="29" name="Picture 29" descr="A diagram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A diagram of a diagram&#10;&#10;Description automatically generated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3F62406" wp14:editId="5F183343">
            <wp:extent cx="7294880" cy="5731510"/>
            <wp:effectExtent l="0" t="0" r="0" b="0"/>
            <wp:docPr id="30" name="Picture 30" descr="A screen 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A screen shot of a graph&#10;&#10;Description automatically generated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7DF38B3E" wp14:editId="3E7387A7">
            <wp:extent cx="7294880" cy="5731510"/>
            <wp:effectExtent l="0" t="0" r="0" b="0"/>
            <wp:docPr id="31" name="Picture 31" descr="A diagram of a cel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A diagram of a cell&#10;&#10;Description automatically generated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D1B4A26" wp14:editId="7127E43C">
            <wp:extent cx="7294880" cy="5731510"/>
            <wp:effectExtent l="0" t="0" r="0" b="0"/>
            <wp:docPr id="32" name="Picture 32" descr="A diagram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 descr="A diagram of a diagram&#10;&#10;Description automatically generated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6C9B211" wp14:editId="226BD872">
            <wp:extent cx="7294880" cy="5731510"/>
            <wp:effectExtent l="0" t="0" r="0" b="0"/>
            <wp:docPr id="33" name="Picture 33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A diagram of different colored circles&#10;&#10;Description automatically generated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D46BA83" wp14:editId="1E5B50A1">
            <wp:extent cx="7294880" cy="5731510"/>
            <wp:effectExtent l="0" t="0" r="0" b="0"/>
            <wp:docPr id="34" name="Picture 34" descr="A diagram of a number of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A diagram of a number of dots&#10;&#10;Description automatically generated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488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B04A37" w14:textId="3DD50F9A" w:rsidR="007D0227" w:rsidRPr="009B4294" w:rsidRDefault="009D4F7B" w:rsidP="007D1F9B">
      <w:pPr>
        <w:rPr>
          <w:rFonts w:asciiTheme="minorHAnsi" w:hAnsiTheme="minorHAnsi" w:cstheme="minorHAnsi"/>
          <w:b/>
          <w:bCs/>
          <w:sz w:val="32"/>
          <w:szCs w:val="32"/>
          <w:u w:val="single"/>
        </w:rPr>
      </w:pPr>
      <w:r w:rsidRPr="009B4294">
        <w:rPr>
          <w:rFonts w:asciiTheme="minorHAnsi" w:hAnsiTheme="minorHAnsi" w:cstheme="minorHAnsi"/>
          <w:b/>
          <w:bCs/>
          <w:sz w:val="32"/>
          <w:szCs w:val="32"/>
          <w:u w:val="single"/>
        </w:rPr>
        <w:lastRenderedPageBreak/>
        <w:t xml:space="preserve">Table </w:t>
      </w:r>
      <w:r w:rsidR="009B4294" w:rsidRPr="009B4294">
        <w:rPr>
          <w:rFonts w:asciiTheme="minorHAnsi" w:hAnsiTheme="minorHAnsi" w:cstheme="minorHAnsi"/>
          <w:b/>
          <w:bCs/>
          <w:sz w:val="32"/>
          <w:szCs w:val="32"/>
          <w:u w:val="single"/>
        </w:rPr>
        <w:t xml:space="preserve">6 – the raw data for domain architecture counts with </w:t>
      </w:r>
      <w:proofErr w:type="spellStart"/>
      <w:r w:rsidR="009B4294" w:rsidRPr="009B4294">
        <w:rPr>
          <w:rFonts w:asciiTheme="minorHAnsi" w:hAnsiTheme="minorHAnsi" w:cstheme="minorHAnsi"/>
          <w:b/>
          <w:bCs/>
          <w:sz w:val="32"/>
          <w:szCs w:val="32"/>
          <w:u w:val="single"/>
        </w:rPr>
        <w:t>eggNOG</w:t>
      </w:r>
      <w:proofErr w:type="spellEnd"/>
      <w:r w:rsidR="009B4294" w:rsidRPr="009B4294">
        <w:rPr>
          <w:rFonts w:asciiTheme="minorHAnsi" w:hAnsiTheme="minorHAnsi" w:cstheme="minorHAnsi"/>
          <w:b/>
          <w:bCs/>
          <w:sz w:val="32"/>
          <w:szCs w:val="32"/>
          <w:u w:val="single"/>
        </w:rPr>
        <w:t xml:space="preserve"> PFAM annotations mapped for each significantly expanded orthogroup at the amphibian stem lineage </w:t>
      </w:r>
    </w:p>
    <w:p w14:paraId="4270E8F6" w14:textId="6EA4E39A" w:rsidR="00053DA3" w:rsidRDefault="00053DA3" w:rsidP="007D1F9B"/>
    <w:p w14:paraId="7DB4C978" w14:textId="56DBC162" w:rsidR="00053DA3" w:rsidRDefault="00053DA3" w:rsidP="007D1F9B"/>
    <w:tbl>
      <w:tblPr>
        <w:tblW w:w="12655" w:type="dxa"/>
        <w:tblLook w:val="04A0" w:firstRow="1" w:lastRow="0" w:firstColumn="1" w:lastColumn="0" w:noHBand="0" w:noVBand="1"/>
      </w:tblPr>
      <w:tblGrid>
        <w:gridCol w:w="6112"/>
        <w:gridCol w:w="2924"/>
        <w:gridCol w:w="3693"/>
      </w:tblGrid>
      <w:tr w:rsidR="009B4294" w14:paraId="73A33B7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26ECF" w14:textId="77777777" w:rsidR="009B4294" w:rsidRDefault="009B4294"/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1EFA4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Orthogroup 7 </w:t>
            </w:r>
          </w:p>
        </w:tc>
      </w:tr>
      <w:tr w:rsidR="009B4294" w14:paraId="4CEF6CB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631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FAM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ED31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5684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7850510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EC3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B88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AE64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72FE2F2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998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tm_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9555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9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AECE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7</w:t>
            </w:r>
          </w:p>
        </w:tc>
      </w:tr>
      <w:tr w:rsidR="009B4294" w14:paraId="2C92A0B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ECF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5CA78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52D2A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35E0F7C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C5B02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C1CFE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Orthogroup 17 (not mentioned in main text due to lack of studies) </w:t>
            </w:r>
          </w:p>
        </w:tc>
      </w:tr>
      <w:tr w:rsidR="009B4294" w14:paraId="3AA84F0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DFC96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FCCE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5700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6A006FE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BC09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BFD_NFYB_</w:t>
            </w:r>
            <w:proofErr w:type="gramStart"/>
            <w:r>
              <w:rPr>
                <w:rFonts w:ascii="Calibri" w:hAnsi="Calibri" w:cs="Calibri"/>
                <w:color w:val="000000"/>
              </w:rPr>
              <w:t>HMF,Histone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92C6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9AF2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5C88D5E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21F3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NP-T_</w:t>
            </w:r>
            <w:proofErr w:type="gramStart"/>
            <w:r>
              <w:rPr>
                <w:rFonts w:ascii="Calibri" w:hAnsi="Calibri" w:cs="Calibri"/>
                <w:color w:val="000000"/>
              </w:rPr>
              <w:t>C,Histone</w:t>
            </w:r>
            <w:proofErr w:type="gramEnd"/>
            <w:r>
              <w:rPr>
                <w:rFonts w:ascii="Calibri" w:hAnsi="Calibri" w:cs="Calibri"/>
                <w:color w:val="000000"/>
              </w:rPr>
              <w:t>,Histone_H2A_C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3D46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823F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</w:t>
            </w:r>
          </w:p>
        </w:tc>
      </w:tr>
      <w:tr w:rsidR="009B4294" w14:paraId="3EB9F1A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305F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Histone,Histone</w:t>
            </w:r>
            <w:proofErr w:type="gramEnd"/>
            <w:r>
              <w:rPr>
                <w:rFonts w:ascii="Calibri" w:hAnsi="Calibri" w:cs="Calibri"/>
                <w:color w:val="000000"/>
              </w:rPr>
              <w:t>_H2A_C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AE2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634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4</w:t>
            </w:r>
          </w:p>
        </w:tc>
      </w:tr>
      <w:tr w:rsidR="009B4294" w14:paraId="2E7F03E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89E9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B130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27067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3D64909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5585C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B980B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54</w:t>
            </w:r>
          </w:p>
        </w:tc>
      </w:tr>
      <w:tr w:rsidR="009B4294" w14:paraId="687DA57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B222F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B3A3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450D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14A1035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896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DD17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948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9B4294" w14:paraId="1A655D1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AFE7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tm_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385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DAAF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88</w:t>
            </w:r>
          </w:p>
        </w:tc>
      </w:tr>
      <w:tr w:rsidR="009B4294" w14:paraId="0EDDEF1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00EA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rypsin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EB5F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8BA3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37835B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DD8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8421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9D10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1E2DF7A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C10E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B3CA9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2DB91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653BC68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3BC47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AE97A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58</w:t>
            </w:r>
          </w:p>
        </w:tc>
      </w:tr>
      <w:tr w:rsidR="009B4294" w14:paraId="6FDCAB3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D429A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0E1F0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8A5C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6B9D08D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15AC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A9F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90D3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</w:tr>
      <w:tr w:rsidR="009B4294" w14:paraId="01217AF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F93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DP_PFK_GK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AF22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7771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0D132BF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6162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CDC73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C2B7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C1EB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C84E73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9B84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lastRenderedPageBreak/>
              <w:t>Chromo,MBD</w:t>
            </w:r>
            <w:proofErr w:type="gramEnd"/>
            <w:r>
              <w:rPr>
                <w:rFonts w:ascii="Calibri" w:hAnsi="Calibri" w:cs="Calibri"/>
                <w:color w:val="000000"/>
              </w:rPr>
              <w:t>,Myb_DNA</w:t>
            </w:r>
            <w:proofErr w:type="spellEnd"/>
            <w:r>
              <w:rPr>
                <w:rFonts w:ascii="Calibri" w:hAnsi="Calibri" w:cs="Calibri"/>
                <w:color w:val="000000"/>
              </w:rPr>
              <w:t>-binding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E918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6BF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74FB0D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69520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E_</w:t>
            </w:r>
            <w:proofErr w:type="gramStart"/>
            <w:r>
              <w:rPr>
                <w:rFonts w:ascii="Calibri" w:hAnsi="Calibri" w:cs="Calibri"/>
                <w:color w:val="000000"/>
              </w:rPr>
              <w:t>3,HTH</w:t>
            </w:r>
            <w:proofErr w:type="gramEnd"/>
            <w:r>
              <w:rPr>
                <w:rFonts w:ascii="Calibri" w:hAnsi="Calibri" w:cs="Calibri"/>
                <w:color w:val="000000"/>
              </w:rPr>
              <w:t>_Tnp_Tc3_2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C14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B3DD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FDD4F3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75E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ts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92A6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0CA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4EDA131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4927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b3_</w:t>
            </w:r>
            <w:proofErr w:type="gramStart"/>
            <w:r>
              <w:rPr>
                <w:rFonts w:ascii="Calibri" w:hAnsi="Calibri" w:cs="Calibri"/>
                <w:color w:val="000000"/>
              </w:rPr>
              <w:t>synth,Gly</w:t>
            </w:r>
            <w:proofErr w:type="gramEnd"/>
            <w:r>
              <w:rPr>
                <w:rFonts w:ascii="Calibri" w:hAnsi="Calibri" w:cs="Calibri"/>
                <w:color w:val="000000"/>
              </w:rPr>
              <w:t>_transf_sug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40D4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EA7D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8E4689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C0CD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Gelsolin,Sec</w:t>
            </w:r>
            <w:proofErr w:type="gramEnd"/>
            <w:r>
              <w:rPr>
                <w:rFonts w:ascii="Calibri" w:hAnsi="Calibri" w:cs="Calibri"/>
                <w:color w:val="000000"/>
              </w:rPr>
              <w:t>23_BS,Sec23_helical,Sec23_trunk,zf-Sec23_Sec2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63F2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458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BD91420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E277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PABP,RRM</w:t>
            </w:r>
            <w:proofErr w:type="gramEnd"/>
            <w:r>
              <w:rPr>
                <w:rFonts w:ascii="Calibri" w:hAnsi="Calibri" w:cs="Calibri"/>
                <w:color w:val="000000"/>
              </w:rPr>
              <w:t>_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C4D8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628D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2659227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5D1A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2_</w:t>
            </w:r>
            <w:proofErr w:type="gramStart"/>
            <w:r>
              <w:rPr>
                <w:rFonts w:ascii="Calibri" w:hAnsi="Calibri" w:cs="Calibri"/>
                <w:color w:val="000000"/>
              </w:rPr>
              <w:t>inh,UPAR</w:t>
            </w:r>
            <w:proofErr w:type="gramEnd"/>
            <w:r>
              <w:rPr>
                <w:rFonts w:ascii="Calibri" w:hAnsi="Calibri" w:cs="Calibri"/>
                <w:color w:val="000000"/>
              </w:rPr>
              <w:t>_LY6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8350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72D1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9</w:t>
            </w:r>
          </w:p>
        </w:tc>
      </w:tr>
      <w:tr w:rsidR="009B4294" w14:paraId="41DF3F9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B428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VT_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35FE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3D3C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1AF573B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8C8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lfotransfer_</w:t>
            </w:r>
            <w:proofErr w:type="gramStart"/>
            <w:r>
              <w:rPr>
                <w:rFonts w:ascii="Calibri" w:hAnsi="Calibri" w:cs="Calibri"/>
                <w:color w:val="000000"/>
              </w:rPr>
              <w:t>1,WSC</w:t>
            </w:r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FC9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B71B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F65ED8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5C45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xin_</w:t>
            </w:r>
            <w:proofErr w:type="gramStart"/>
            <w:r>
              <w:rPr>
                <w:rFonts w:ascii="Calibri" w:hAnsi="Calibri" w:cs="Calibri"/>
                <w:color w:val="000000"/>
              </w:rPr>
              <w:t>TOLIP,UPAR</w:t>
            </w:r>
            <w:proofErr w:type="gramEnd"/>
            <w:r>
              <w:rPr>
                <w:rFonts w:ascii="Calibri" w:hAnsi="Calibri" w:cs="Calibri"/>
                <w:color w:val="000000"/>
              </w:rPr>
              <w:t>_LY6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B388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40F2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3EDC64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76F1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PAR_LY6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FE5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3AE9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</w:tr>
      <w:tr w:rsidR="009B4294" w14:paraId="2EFD883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C492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zf-C2H2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FB30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638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53DDCCE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0320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F96D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92C0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6F68E6F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9BAC3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EC1AD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68</w:t>
            </w:r>
          </w:p>
        </w:tc>
      </w:tr>
      <w:tr w:rsidR="009B4294" w14:paraId="16C3D96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222EC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2756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EB6B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20BBC5B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81F4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PL_LplA_LipB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5D9D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D32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1CFC7BB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D57B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Cys</w:t>
            </w:r>
            <w:proofErr w:type="gramEnd"/>
            <w:r>
              <w:rPr>
                <w:rFonts w:ascii="Calibri" w:hAnsi="Calibri" w:cs="Calibri"/>
                <w:color w:val="000000"/>
              </w:rPr>
              <w:t>_knot,Mucin2_WxxW,TIL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C18C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01ED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</w:tr>
      <w:tr w:rsidR="009B4294" w14:paraId="63CC8BB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0D4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Cys</w:t>
            </w:r>
            <w:proofErr w:type="gramEnd"/>
            <w:r>
              <w:rPr>
                <w:rFonts w:ascii="Calibri" w:hAnsi="Calibri" w:cs="Calibri"/>
                <w:color w:val="000000"/>
              </w:rPr>
              <w:t>_knot,TIL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D394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0BC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</w:tr>
      <w:tr w:rsidR="009B4294" w14:paraId="3F4633D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99F3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F</w:t>
            </w:r>
            <w:proofErr w:type="gramEnd"/>
            <w:r>
              <w:rPr>
                <w:rFonts w:ascii="Calibri" w:hAnsi="Calibri" w:cs="Calibri"/>
                <w:color w:val="000000"/>
              </w:rPr>
              <w:t>5_F8_type_C,Mucin2_WxxW,TIL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DB46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DDE4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</w:tr>
      <w:tr w:rsidR="009B4294" w14:paraId="1EED0E8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FD9B0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Mucin</w:t>
            </w:r>
            <w:proofErr w:type="gramEnd"/>
            <w:r>
              <w:rPr>
                <w:rFonts w:ascii="Calibri" w:hAnsi="Calibri" w:cs="Calibri"/>
                <w:color w:val="000000"/>
              </w:rPr>
              <w:t>2_WxxW,TIL,VWC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EDDD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1AE6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</w:t>
            </w:r>
          </w:p>
        </w:tc>
      </w:tr>
      <w:tr w:rsidR="009B4294" w14:paraId="41244B1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2E16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Mucin</w:t>
            </w:r>
            <w:proofErr w:type="gramEnd"/>
            <w:r>
              <w:rPr>
                <w:rFonts w:ascii="Calibri" w:hAnsi="Calibri" w:cs="Calibri"/>
                <w:color w:val="000000"/>
              </w:rPr>
              <w:t>2_WxxW,TIL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D10A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4B9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</w:t>
            </w:r>
          </w:p>
        </w:tc>
      </w:tr>
      <w:tr w:rsidR="009B4294" w14:paraId="1DECCA6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1F23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Mucin</w:t>
            </w:r>
            <w:proofErr w:type="gramEnd"/>
            <w:r>
              <w:rPr>
                <w:rFonts w:ascii="Calibri" w:hAnsi="Calibri" w:cs="Calibri"/>
                <w:color w:val="000000"/>
              </w:rPr>
              <w:t>2_WxxW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63D0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F80C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0816CFC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CD4E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TIL</w:t>
            </w:r>
            <w:proofErr w:type="gramEnd"/>
            <w:r>
              <w:rPr>
                <w:rFonts w:ascii="Calibri" w:hAnsi="Calibri" w:cs="Calibri"/>
                <w:color w:val="000000"/>
              </w:rPr>
              <w:t>,VWA,VWA_N2,VWC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FE6A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0548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790BEAC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DC2E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</w:t>
            </w:r>
            <w:proofErr w:type="gramStart"/>
            <w:r>
              <w:rPr>
                <w:rFonts w:ascii="Calibri" w:hAnsi="Calibri" w:cs="Calibri"/>
                <w:color w:val="000000"/>
              </w:rPr>
              <w:t>8,TIL</w:t>
            </w:r>
            <w:proofErr w:type="gramEnd"/>
            <w:r>
              <w:rPr>
                <w:rFonts w:ascii="Calibri" w:hAnsi="Calibri" w:cs="Calibri"/>
                <w:color w:val="000000"/>
              </w:rPr>
              <w:t>,VW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3DC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0E7D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</w:t>
            </w:r>
          </w:p>
        </w:tc>
      </w:tr>
      <w:tr w:rsidR="009B4294" w14:paraId="4513258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472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s_</w:t>
            </w:r>
            <w:proofErr w:type="gramStart"/>
            <w:r>
              <w:rPr>
                <w:rFonts w:ascii="Calibri" w:hAnsi="Calibri" w:cs="Calibri"/>
                <w:color w:val="000000"/>
              </w:rPr>
              <w:t>knot,DAN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991C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AE9A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ABBE84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489B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s_</w:t>
            </w:r>
            <w:proofErr w:type="gramStart"/>
            <w:r>
              <w:rPr>
                <w:rFonts w:ascii="Calibri" w:hAnsi="Calibri" w:cs="Calibri"/>
                <w:color w:val="000000"/>
              </w:rPr>
              <w:t>knot,LCCL</w:t>
            </w:r>
            <w:proofErr w:type="gramEnd"/>
            <w:r>
              <w:rPr>
                <w:rFonts w:ascii="Calibri" w:hAnsi="Calibri" w:cs="Calibri"/>
                <w:color w:val="000000"/>
              </w:rPr>
              <w:t>,VWC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4C04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1022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0564FA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AFDC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TO_</w:t>
            </w:r>
            <w:proofErr w:type="gramStart"/>
            <w:r>
              <w:rPr>
                <w:rFonts w:ascii="Calibri" w:hAnsi="Calibri" w:cs="Calibri"/>
                <w:color w:val="000000"/>
              </w:rPr>
              <w:t>CTD,FTO</w:t>
            </w:r>
            <w:proofErr w:type="gramEnd"/>
            <w:r>
              <w:rPr>
                <w:rFonts w:ascii="Calibri" w:hAnsi="Calibri" w:cs="Calibri"/>
                <w:color w:val="000000"/>
              </w:rPr>
              <w:t>_NTD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5A8A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4232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066C511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9F55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Mucin2_WxxW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5A4E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428C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4DD289E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15E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444DC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73</w:t>
            </w:r>
          </w:p>
        </w:tc>
      </w:tr>
      <w:tr w:rsidR="009B4294" w14:paraId="2B733D3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0746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FAM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E49F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86B8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60AC2B1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F5E8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A908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4E1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77D6DEB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DDD8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tm_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9865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D90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E61A1C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C333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AA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6435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313F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6BF62CA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922B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DAM_spacer</w:t>
            </w:r>
            <w:proofErr w:type="gramStart"/>
            <w:r>
              <w:rPr>
                <w:rFonts w:ascii="Calibri" w:hAnsi="Calibri" w:cs="Calibri"/>
                <w:color w:val="000000"/>
              </w:rPr>
              <w:t>1,I</w:t>
            </w:r>
            <w:proofErr w:type="gramEnd"/>
            <w:r>
              <w:rPr>
                <w:rFonts w:ascii="Calibri" w:hAnsi="Calibri" w:cs="Calibri"/>
                <w:color w:val="000000"/>
              </w:rPr>
              <w:t>-set,Ig_3,Kunitz_BPTI,PLAC,TSP_1,WAP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5C03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C45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6050E5D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CE39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pha_</w:t>
            </w:r>
            <w:proofErr w:type="gramStart"/>
            <w:r>
              <w:rPr>
                <w:rFonts w:ascii="Calibri" w:hAnsi="Calibri" w:cs="Calibri"/>
                <w:color w:val="000000"/>
              </w:rPr>
              <w:t>kinase,Sel</w:t>
            </w:r>
            <w:proofErr w:type="gramEnd"/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392F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AAEC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</w:tr>
      <w:tr w:rsidR="009B4294" w14:paraId="286B7F6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E03C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Antistasin,Kunitz</w:t>
            </w:r>
            <w:proofErr w:type="gramEnd"/>
            <w:r>
              <w:rPr>
                <w:rFonts w:ascii="Calibri" w:hAnsi="Calibri" w:cs="Calibri"/>
                <w:color w:val="000000"/>
              </w:rPr>
              <w:t>_BPTI,Lustrin_cystein,Thyroglobulin_1,WAP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3DC9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315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9B4294" w14:paraId="7CA5EB3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3203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Antistasin,Thyroglobulin</w:t>
            </w:r>
            <w:proofErr w:type="gramEnd"/>
            <w:r>
              <w:rPr>
                <w:rFonts w:ascii="Calibri" w:hAnsi="Calibri" w:cs="Calibri"/>
                <w:color w:val="000000"/>
              </w:rPr>
              <w:t>_1,WAP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754E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16FA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1548526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E16C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ntistasin,VWC</w:t>
            </w:r>
            <w:proofErr w:type="gramEnd"/>
            <w:r>
              <w:rPr>
                <w:rFonts w:ascii="Calibri" w:hAnsi="Calibri" w:cs="Calibri"/>
                <w:color w:val="000000"/>
              </w:rPr>
              <w:t>,WAP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340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0BE1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ED6B1F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D936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rm_2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DB94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9BC3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412C10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65A12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C,CAP</w:t>
            </w:r>
            <w:proofErr w:type="gramEnd"/>
            <w:r>
              <w:rPr>
                <w:rFonts w:ascii="Calibri" w:hAnsi="Calibri" w:cs="Calibri"/>
                <w:color w:val="000000"/>
              </w:rPr>
              <w:t>,Ldl_recept_a,Trypsin,WAP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A62B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023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B96FAA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2DD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TP_bind_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48D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1B26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64C939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9D61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TB_</w:t>
            </w:r>
            <w:proofErr w:type="gramStart"/>
            <w:r>
              <w:rPr>
                <w:rFonts w:ascii="Calibri" w:hAnsi="Calibri" w:cs="Calibri"/>
                <w:color w:val="000000"/>
              </w:rPr>
              <w:t>2,Ion</w:t>
            </w:r>
            <w:proofErr w:type="gramEnd"/>
            <w:r>
              <w:rPr>
                <w:rFonts w:ascii="Calibri" w:hAnsi="Calibri" w:cs="Calibri"/>
                <w:color w:val="000000"/>
              </w:rPr>
              <w:t>_trans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6336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DC49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7011C34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74940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ation_ATPase_</w:t>
            </w:r>
            <w:proofErr w:type="gramStart"/>
            <w:r>
              <w:rPr>
                <w:rFonts w:ascii="Calibri" w:hAnsi="Calibri" w:cs="Calibri"/>
                <w:color w:val="000000"/>
              </w:rPr>
              <w:t>N,E</w:t>
            </w:r>
            <w:proofErr w:type="gramEnd"/>
            <w:r>
              <w:rPr>
                <w:rFonts w:ascii="Calibri" w:hAnsi="Calibri" w:cs="Calibri"/>
                <w:color w:val="000000"/>
              </w:rPr>
              <w:t>1-E2_ATPase,Hydrolase,P5-ATPase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1C89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9D08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786B48E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4F4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CDC158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CBE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3366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56D5454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8182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Cementoin,WAP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2D14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467F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9B4294" w14:paraId="3C4247A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F606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NP-K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21E5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1ED8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3833192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DC4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UF450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6B7B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276C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</w:tr>
      <w:tr w:rsidR="009B4294" w14:paraId="38C71A0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4F0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GF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D587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70C7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399ACA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DAF9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lf-1_</w:t>
            </w:r>
            <w:proofErr w:type="gramStart"/>
            <w:r>
              <w:rPr>
                <w:rFonts w:ascii="Calibri" w:hAnsi="Calibri" w:cs="Calibri"/>
                <w:color w:val="000000"/>
              </w:rPr>
              <w:t>N,Ets</w:t>
            </w:r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53CA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4602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35ECFB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7A5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Frizzled,Fz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EB8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42DD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06B2D7B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2A38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omeobox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9216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43E3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B87498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A28E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KRAB,zf</w:t>
            </w:r>
            <w:proofErr w:type="gramEnd"/>
            <w:r>
              <w:rPr>
                <w:rFonts w:ascii="Calibri" w:hAnsi="Calibri" w:cs="Calibri"/>
                <w:color w:val="000000"/>
              </w:rPr>
              <w:t>-C2H2,zf-H2C2_2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FD9D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089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5EB6D40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C43C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unitz_BPTI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1795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9F4F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</w:tr>
      <w:tr w:rsidR="009B4294" w14:paraId="7D6A6A4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13B3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unitz_</w:t>
            </w:r>
            <w:proofErr w:type="gramStart"/>
            <w:r>
              <w:rPr>
                <w:rFonts w:ascii="Calibri" w:hAnsi="Calibri" w:cs="Calibri"/>
                <w:color w:val="000000"/>
              </w:rPr>
              <w:t>BPTI,Lustrin</w:t>
            </w:r>
            <w:proofErr w:type="gramEnd"/>
            <w:r>
              <w:rPr>
                <w:rFonts w:ascii="Calibri" w:hAnsi="Calibri" w:cs="Calibri"/>
                <w:color w:val="000000"/>
              </w:rPr>
              <w:t>_cystein,MANEC,WAP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17B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D3DD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02A9312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D5D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unitz_</w:t>
            </w:r>
            <w:proofErr w:type="gramStart"/>
            <w:r>
              <w:rPr>
                <w:rFonts w:ascii="Calibri" w:hAnsi="Calibri" w:cs="Calibri"/>
                <w:color w:val="000000"/>
              </w:rPr>
              <w:t>BPTI,WAP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4E9E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F324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</w:t>
            </w:r>
          </w:p>
        </w:tc>
      </w:tr>
      <w:tr w:rsidR="009B4294" w14:paraId="2311925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E763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Methyltr_RsmB-</w:t>
            </w:r>
            <w:proofErr w:type="gramStart"/>
            <w:r>
              <w:rPr>
                <w:rFonts w:ascii="Calibri" w:hAnsi="Calibri" w:cs="Calibri"/>
                <w:color w:val="000000"/>
              </w:rPr>
              <w:t>F,Methyltr</w:t>
            </w:r>
            <w:proofErr w:type="gramEnd"/>
            <w:r>
              <w:rPr>
                <w:rFonts w:ascii="Calibri" w:hAnsi="Calibri" w:cs="Calibri"/>
                <w:color w:val="000000"/>
              </w:rPr>
              <w:t>_RsmF_N,P120R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9CA7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80CD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1672C7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8AFB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ethyltransf_4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A90B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FB3F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9B4294" w14:paraId="40A99E4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1E47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S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6802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F004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0A652EF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9A30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RAM_LAG1_CLN8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BF0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535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0CD693F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823E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AP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60A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9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8DDE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6</w:t>
            </w:r>
          </w:p>
        </w:tc>
      </w:tr>
      <w:tr w:rsidR="009B4294" w14:paraId="4860F0A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7D7B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WAP,fn</w:t>
            </w:r>
            <w:proofErr w:type="gramEnd"/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E8B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B8EC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39A4805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E509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6F46B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89DB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18C3D8E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D0F2D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35AC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122</w:t>
            </w:r>
          </w:p>
        </w:tc>
      </w:tr>
      <w:tr w:rsidR="009B4294" w14:paraId="5D696F2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60D4F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FAM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96A4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niote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F638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ibian</w:t>
            </w:r>
          </w:p>
        </w:tc>
      </w:tr>
      <w:tr w:rsidR="009B4294" w14:paraId="018FF84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3D53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268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E9ED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153498F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42D0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stacin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06E1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B3F3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</w:tr>
      <w:tr w:rsidR="009B4294" w14:paraId="6434DA3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D04D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0508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F08E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8</w:t>
            </w:r>
          </w:p>
        </w:tc>
      </w:tr>
      <w:tr w:rsidR="009B4294" w14:paraId="4F135E8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50D9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DERM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7DD0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7611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</w:tr>
      <w:tr w:rsidR="009B4294" w14:paraId="2E3211B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585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DERM,ShK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F6EF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0315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AF386E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DEF4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Kringle,ShK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2065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9CEE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</w:tr>
      <w:tr w:rsidR="009B4294" w14:paraId="54C0C8E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C1AA0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MAM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2E9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60EC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</w:t>
            </w:r>
          </w:p>
        </w:tc>
      </w:tr>
      <w:tr w:rsidR="009B4294" w14:paraId="2F31742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D22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MAM,Sushi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3533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C93D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F753E9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2DBF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ShK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D184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9203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</w:t>
            </w:r>
          </w:p>
        </w:tc>
      </w:tr>
      <w:tr w:rsidR="009B4294" w14:paraId="7B13AC1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ED63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Astacin,CUB</w:t>
            </w:r>
            <w:proofErr w:type="gramEnd"/>
            <w:r>
              <w:rPr>
                <w:rFonts w:ascii="Calibri" w:hAnsi="Calibri" w:cs="Calibri"/>
                <w:color w:val="000000"/>
              </w:rPr>
              <w:t>,TSP_1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CA7A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8FAA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9B4294" w14:paraId="050A2AC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E7BC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EGF</w:t>
            </w:r>
            <w:proofErr w:type="gramEnd"/>
            <w:r>
              <w:rPr>
                <w:rFonts w:ascii="Calibri" w:hAnsi="Calibri" w:cs="Calibri"/>
                <w:color w:val="000000"/>
              </w:rPr>
              <w:t>,MAM</w:t>
            </w:r>
            <w:proofErr w:type="spell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021D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F22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9B4294" w14:paraId="6053B6D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72CB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Astacin,LRR</w:t>
            </w:r>
            <w:proofErr w:type="gramEnd"/>
            <w:r>
              <w:rPr>
                <w:rFonts w:ascii="Calibri" w:hAnsi="Calibri" w:cs="Calibri"/>
                <w:color w:val="000000"/>
              </w:rPr>
              <w:t>_8,Lectin_C,ShK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C4DC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207D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55FE3F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54D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Astacin,ShK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28F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6C27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</w:tr>
      <w:tr w:rsidR="009B4294" w14:paraId="5ABD3EA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866A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BTB,zf</w:t>
            </w:r>
            <w:proofErr w:type="gramEnd"/>
            <w:r>
              <w:rPr>
                <w:rFonts w:ascii="Calibri" w:hAnsi="Calibri" w:cs="Calibri"/>
                <w:color w:val="000000"/>
              </w:rPr>
              <w:t>-C2H2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7B152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A72A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07D3848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A035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UB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EAC3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1C01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551CCC5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01C3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CUB,DUF</w:t>
            </w:r>
            <w:proofErr w:type="gramEnd"/>
            <w:r>
              <w:rPr>
                <w:rFonts w:ascii="Calibri" w:hAnsi="Calibri" w:cs="Calibri"/>
                <w:color w:val="000000"/>
              </w:rPr>
              <w:t>3481,F5_F8_type_C,MAM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7366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F181C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594AEC1B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8A6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CUB,NTR</w:t>
            </w:r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5941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F2E2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CD735F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0A26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2EDAE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5291E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12B0227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D5AC7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08AA5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8347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3F682847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8249A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DFD8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5267D1">
              <w:rPr>
                <w:rFonts w:ascii="Calibri" w:hAnsi="Calibri" w:cs="Calibri"/>
                <w:b/>
                <w:bCs/>
                <w:color w:val="000000"/>
                <w:highlight w:val="yellow"/>
              </w:rPr>
              <w:t>Orthogroup 999</w:t>
            </w:r>
          </w:p>
        </w:tc>
      </w:tr>
      <w:tr w:rsidR="009B4294" w14:paraId="3A13D39F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DF83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FAM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860A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mniote 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188A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mphibian </w:t>
            </w:r>
          </w:p>
        </w:tc>
      </w:tr>
      <w:tr w:rsidR="009B4294" w14:paraId="512F673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A3EA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AS2R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22F8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9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579D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9</w:t>
            </w:r>
          </w:p>
        </w:tc>
      </w:tr>
      <w:tr w:rsidR="009B4294" w14:paraId="0F13B99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6D75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CBFE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47E08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71794D3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2E68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FAM </w:t>
            </w: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20C94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5267D1">
              <w:rPr>
                <w:rFonts w:ascii="Calibri" w:hAnsi="Calibri" w:cs="Calibri"/>
                <w:b/>
                <w:bCs/>
                <w:color w:val="000000"/>
                <w:highlight w:val="yellow"/>
              </w:rPr>
              <w:t>Orthogroup 87</w:t>
            </w:r>
            <w:r>
              <w:rPr>
                <w:rFonts w:ascii="Calibri" w:hAnsi="Calibri" w:cs="Calibri"/>
                <w:b/>
                <w:bCs/>
                <w:color w:val="000000"/>
              </w:rPr>
              <w:t xml:space="preserve"> </w:t>
            </w:r>
          </w:p>
        </w:tc>
      </w:tr>
      <w:tr w:rsidR="009B4294" w14:paraId="7DD3823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3A0A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dh_short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69FB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9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973F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9</w:t>
            </w:r>
          </w:p>
        </w:tc>
      </w:tr>
      <w:tr w:rsidR="009B4294" w14:paraId="3B3BED88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7082A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1616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93A3B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1BFFD83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45D3E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FAM </w:t>
            </w: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9B709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5267D1">
              <w:rPr>
                <w:rFonts w:ascii="Calibri" w:hAnsi="Calibri" w:cs="Calibri"/>
                <w:b/>
                <w:bCs/>
                <w:color w:val="000000"/>
                <w:highlight w:val="yellow"/>
              </w:rPr>
              <w:t>Orthogroup 23</w:t>
            </w:r>
          </w:p>
        </w:tc>
      </w:tr>
      <w:tr w:rsidR="009B4294" w14:paraId="5D03D522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6B13D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450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A434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2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3FDFF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9</w:t>
            </w:r>
          </w:p>
        </w:tc>
      </w:tr>
      <w:tr w:rsidR="009B4294" w14:paraId="777B0B55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46DB6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1E2B0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278A4" w14:textId="77777777" w:rsidR="009B4294" w:rsidRDefault="009B4294">
            <w:pPr>
              <w:rPr>
                <w:sz w:val="20"/>
                <w:szCs w:val="20"/>
              </w:rPr>
            </w:pPr>
          </w:p>
        </w:tc>
      </w:tr>
      <w:tr w:rsidR="009B4294" w14:paraId="47908E94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EC153" w14:textId="77777777" w:rsidR="009B4294" w:rsidRDefault="009B4294">
            <w:pPr>
              <w:rPr>
                <w:sz w:val="20"/>
                <w:szCs w:val="20"/>
              </w:rPr>
            </w:pPr>
          </w:p>
        </w:tc>
        <w:tc>
          <w:tcPr>
            <w:tcW w:w="6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B7A53" w14:textId="77777777" w:rsidR="009B4294" w:rsidRDefault="009B429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Orthogroup 1255</w:t>
            </w:r>
          </w:p>
        </w:tc>
      </w:tr>
      <w:tr w:rsidR="009B4294" w14:paraId="68704403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AA81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FAM 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F82E1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mniote 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CA344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mphibian </w:t>
            </w:r>
          </w:p>
        </w:tc>
      </w:tr>
      <w:tr w:rsidR="009B4294" w14:paraId="67F4815A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E1EE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2-set_</w:t>
            </w:r>
            <w:proofErr w:type="gramStart"/>
            <w:r>
              <w:rPr>
                <w:rFonts w:ascii="Calibri" w:hAnsi="Calibri" w:cs="Calibri"/>
                <w:color w:val="000000"/>
              </w:rPr>
              <w:t>2,I</w:t>
            </w:r>
            <w:proofErr w:type="gramEnd"/>
            <w:r>
              <w:rPr>
                <w:rFonts w:ascii="Calibri" w:hAnsi="Calibri" w:cs="Calibri"/>
                <w:color w:val="000000"/>
              </w:rPr>
              <w:t>-set,Ig_2,Ig_3,V-set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486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A720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9B4294" w14:paraId="163DE42C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3569A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2-set_</w:t>
            </w:r>
            <w:proofErr w:type="gramStart"/>
            <w:r>
              <w:rPr>
                <w:rFonts w:ascii="Calibri" w:hAnsi="Calibri" w:cs="Calibri"/>
                <w:color w:val="000000"/>
              </w:rPr>
              <w:t>2,ig</w:t>
            </w:r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E23EB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4BD4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</w:tr>
      <w:tr w:rsidR="009B4294" w14:paraId="2892CEA9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7393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2-set_</w:t>
            </w:r>
            <w:proofErr w:type="gramStart"/>
            <w:r>
              <w:rPr>
                <w:rFonts w:ascii="Calibri" w:hAnsi="Calibri" w:cs="Calibri"/>
                <w:color w:val="000000"/>
              </w:rPr>
              <w:t>2,Ig</w:t>
            </w:r>
            <w:proofErr w:type="gramEnd"/>
            <w:r>
              <w:rPr>
                <w:rFonts w:ascii="Calibri" w:hAnsi="Calibri" w:cs="Calibri"/>
                <w:color w:val="000000"/>
              </w:rPr>
              <w:t>_2,Ig_3,V-set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B97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EA8E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</w:t>
            </w:r>
          </w:p>
        </w:tc>
      </w:tr>
      <w:tr w:rsidR="009B4294" w14:paraId="7E2B89A1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EDEF8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2-set_</w:t>
            </w:r>
            <w:proofErr w:type="gramStart"/>
            <w:r>
              <w:rPr>
                <w:rFonts w:ascii="Calibri" w:hAnsi="Calibri" w:cs="Calibri"/>
                <w:color w:val="000000"/>
              </w:rPr>
              <w:t>2,Ig</w:t>
            </w:r>
            <w:proofErr w:type="gramEnd"/>
            <w:r>
              <w:rPr>
                <w:rFonts w:ascii="Calibri" w:hAnsi="Calibri" w:cs="Calibri"/>
                <w:color w:val="000000"/>
              </w:rPr>
              <w:t>_2,Ig_3,V-set,ig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CA511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52FE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</w:tr>
      <w:tr w:rsidR="009B4294" w14:paraId="1ACE7070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BE816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2-set_</w:t>
            </w:r>
            <w:proofErr w:type="gramStart"/>
            <w:r>
              <w:rPr>
                <w:rFonts w:ascii="Calibri" w:hAnsi="Calibri" w:cs="Calibri"/>
                <w:color w:val="000000"/>
              </w:rPr>
              <w:t>2,V</w:t>
            </w:r>
            <w:proofErr w:type="gramEnd"/>
            <w:r>
              <w:rPr>
                <w:rFonts w:ascii="Calibri" w:hAnsi="Calibri" w:cs="Calibri"/>
                <w:color w:val="000000"/>
              </w:rPr>
              <w:t>-set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384E8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EAE3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4D98E17D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C4735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CNH,Pkinase</w:t>
            </w:r>
            <w:proofErr w:type="spellEnd"/>
            <w:proofErr w:type="gramEnd"/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4CA3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F8E74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1E203F2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F613B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g_</w:t>
            </w:r>
            <w:proofErr w:type="gramStart"/>
            <w:r>
              <w:rPr>
                <w:rFonts w:ascii="Calibri" w:hAnsi="Calibri" w:cs="Calibri"/>
                <w:color w:val="000000"/>
              </w:rPr>
              <w:t>2,Ig</w:t>
            </w:r>
            <w:proofErr w:type="gramEnd"/>
            <w:r>
              <w:rPr>
                <w:rFonts w:ascii="Calibri" w:hAnsi="Calibri" w:cs="Calibri"/>
                <w:color w:val="000000"/>
              </w:rPr>
              <w:t>_3,V-set,ig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190E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1B6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6B9F4B1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34A87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g_</w:t>
            </w:r>
            <w:proofErr w:type="gramStart"/>
            <w:r>
              <w:rPr>
                <w:rFonts w:ascii="Calibri" w:hAnsi="Calibri" w:cs="Calibri"/>
                <w:color w:val="000000"/>
              </w:rPr>
              <w:t>3,V</w:t>
            </w:r>
            <w:proofErr w:type="gramEnd"/>
            <w:r>
              <w:rPr>
                <w:rFonts w:ascii="Calibri" w:hAnsi="Calibri" w:cs="Calibri"/>
                <w:color w:val="000000"/>
              </w:rPr>
              <w:t>-set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EFFF3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DDE20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344000E6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0868C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hodanese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696ED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8FBC9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9B4294" w14:paraId="2B88E56E" w14:textId="77777777" w:rsidTr="009B4294">
        <w:trPr>
          <w:trHeight w:val="320"/>
        </w:trPr>
        <w:tc>
          <w:tcPr>
            <w:tcW w:w="6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F37D9" w14:textId="77777777" w:rsidR="009B4294" w:rsidRDefault="009B429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-set</w:t>
            </w:r>
          </w:p>
        </w:tc>
        <w:tc>
          <w:tcPr>
            <w:tcW w:w="2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E2D77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3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2F975" w14:textId="77777777" w:rsidR="009B4294" w:rsidRDefault="009B429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</w:tbl>
    <w:p w14:paraId="68183C67" w14:textId="36F021D4" w:rsidR="003F59F9" w:rsidRDefault="003F59F9" w:rsidP="007D1F9B"/>
    <w:p w14:paraId="552014CE" w14:textId="57E122DC" w:rsidR="007D0227" w:rsidRDefault="007D0227" w:rsidP="007D1F9B"/>
    <w:p w14:paraId="6A96B022" w14:textId="31F00B67" w:rsidR="007D0227" w:rsidRDefault="007D0227" w:rsidP="007D1F9B"/>
    <w:p w14:paraId="60F23C57" w14:textId="4801D236" w:rsidR="007D0227" w:rsidRDefault="007D0227" w:rsidP="007D1F9B"/>
    <w:p w14:paraId="08EA3E15" w14:textId="601956FE" w:rsidR="007D0227" w:rsidRDefault="007D0227" w:rsidP="007D1F9B"/>
    <w:p w14:paraId="7C8E16E8" w14:textId="7211C3FB" w:rsidR="007D0227" w:rsidRDefault="007D0227" w:rsidP="007D1F9B"/>
    <w:p w14:paraId="2E985E35" w14:textId="3B3B30FB" w:rsidR="007D0227" w:rsidRDefault="007D0227" w:rsidP="007D1F9B"/>
    <w:p w14:paraId="3CEA75D7" w14:textId="09B78769" w:rsidR="007D0227" w:rsidRDefault="007D0227" w:rsidP="007D1F9B"/>
    <w:p w14:paraId="60D27380" w14:textId="67BA26C1" w:rsidR="007D0227" w:rsidRDefault="007D0227" w:rsidP="007D1F9B"/>
    <w:p w14:paraId="6B1DEB19" w14:textId="678CFA3B" w:rsidR="007D0227" w:rsidRPr="00D079FD" w:rsidRDefault="00D079FD" w:rsidP="007D1F9B">
      <w:pPr>
        <w:rPr>
          <w:rFonts w:asciiTheme="minorHAnsi" w:hAnsiTheme="minorHAnsi" w:cstheme="minorHAnsi"/>
          <w:b/>
          <w:bCs/>
        </w:rPr>
      </w:pPr>
      <w:r w:rsidRPr="00D079FD">
        <w:rPr>
          <w:rFonts w:asciiTheme="minorHAnsi" w:hAnsiTheme="minorHAnsi" w:cstheme="minorHAnsi"/>
          <w:b/>
          <w:bCs/>
        </w:rPr>
        <w:t xml:space="preserve">Please note: </w:t>
      </w:r>
      <w:r>
        <w:rPr>
          <w:rFonts w:asciiTheme="minorHAnsi" w:hAnsiTheme="minorHAnsi" w:cstheme="minorHAnsi"/>
          <w:b/>
          <w:bCs/>
        </w:rPr>
        <w:t xml:space="preserve">Phylopic silhouette references used for CAFÉ gene birth and death tree can be found in the GitHub repo, under phylopic.csv </w:t>
      </w:r>
    </w:p>
    <w:p w14:paraId="71307786" w14:textId="145D192C" w:rsidR="007D0227" w:rsidRDefault="007D0227" w:rsidP="007D1F9B"/>
    <w:p w14:paraId="4E332CEF" w14:textId="69144E2F" w:rsidR="007D0227" w:rsidRDefault="007D0227" w:rsidP="007D1F9B"/>
    <w:p w14:paraId="39E434F6" w14:textId="5C36E9F9" w:rsidR="007D0227" w:rsidRDefault="007D0227" w:rsidP="007D1F9B"/>
    <w:p w14:paraId="161EA61A" w14:textId="326004EC" w:rsidR="007D0227" w:rsidRDefault="007D0227" w:rsidP="007D1F9B"/>
    <w:p w14:paraId="43AFE302" w14:textId="735585EE" w:rsidR="007D0227" w:rsidRDefault="007D0227" w:rsidP="007D1F9B"/>
    <w:p w14:paraId="3D9CC81A" w14:textId="42B55693" w:rsidR="007D0227" w:rsidRDefault="007D0227" w:rsidP="007D1F9B"/>
    <w:p w14:paraId="41C72A08" w14:textId="3CA552F5" w:rsidR="007D0227" w:rsidRDefault="007D0227" w:rsidP="007D1F9B"/>
    <w:p w14:paraId="0A1A6AD0" w14:textId="32806503" w:rsidR="007D0227" w:rsidRDefault="007D0227" w:rsidP="007D1F9B"/>
    <w:p w14:paraId="02AFE774" w14:textId="17A86A9E" w:rsidR="007D0227" w:rsidRDefault="007D0227" w:rsidP="007D1F9B"/>
    <w:p w14:paraId="40898B8B" w14:textId="77BB3B6B" w:rsidR="007D0227" w:rsidRDefault="007D0227" w:rsidP="007D1F9B"/>
    <w:p w14:paraId="64E37599" w14:textId="052366FF" w:rsidR="007D0227" w:rsidRDefault="007D0227" w:rsidP="007D1F9B"/>
    <w:p w14:paraId="3A32F424" w14:textId="6F294161" w:rsidR="007D0227" w:rsidRDefault="007D0227" w:rsidP="007D1F9B"/>
    <w:p w14:paraId="0315D871" w14:textId="781D216B" w:rsidR="007D0227" w:rsidRDefault="007D0227" w:rsidP="007D1F9B"/>
    <w:p w14:paraId="26ADA797" w14:textId="77777777" w:rsidR="007D0227" w:rsidRDefault="007D0227" w:rsidP="007D1F9B"/>
    <w:p w14:paraId="0F156225" w14:textId="4262E74E" w:rsidR="003F59F9" w:rsidRDefault="003F59F9" w:rsidP="007D1F9B"/>
    <w:p w14:paraId="67506836" w14:textId="12BAC765" w:rsidR="003F59F9" w:rsidRDefault="003F59F9" w:rsidP="007D1F9B"/>
    <w:p w14:paraId="22803720" w14:textId="0566B365" w:rsidR="003F59F9" w:rsidRDefault="003F59F9" w:rsidP="007D1F9B"/>
    <w:p w14:paraId="072E95EE" w14:textId="0A177648" w:rsidR="007D0227" w:rsidRDefault="007D0227" w:rsidP="007D1F9B"/>
    <w:p w14:paraId="51978899" w14:textId="3D6044DA" w:rsidR="003F59F9" w:rsidRDefault="003F59F9" w:rsidP="007D1F9B"/>
    <w:p w14:paraId="313E2EEC" w14:textId="399AD167" w:rsidR="003F59F9" w:rsidRDefault="003F59F9" w:rsidP="007D1F9B"/>
    <w:p w14:paraId="036022B4" w14:textId="1A201568" w:rsidR="003F59F9" w:rsidRDefault="003F59F9" w:rsidP="007D1F9B"/>
    <w:p w14:paraId="5BE1EB3B" w14:textId="050A15F9" w:rsidR="003F59F9" w:rsidRDefault="003F59F9" w:rsidP="007D1F9B"/>
    <w:p w14:paraId="6EF99545" w14:textId="77E07186" w:rsidR="003F59F9" w:rsidRDefault="003F59F9" w:rsidP="007D1F9B"/>
    <w:p w14:paraId="78700C73" w14:textId="7D9A91D5" w:rsidR="003F59F9" w:rsidRDefault="003F59F9" w:rsidP="007D1F9B"/>
    <w:p w14:paraId="2DD99489" w14:textId="0F2424DD" w:rsidR="003F59F9" w:rsidRDefault="003F59F9" w:rsidP="007D1F9B"/>
    <w:p w14:paraId="78A6E4A2" w14:textId="359E1D74" w:rsidR="003F59F9" w:rsidRDefault="003F59F9" w:rsidP="007D1F9B"/>
    <w:p w14:paraId="0DDCB5B3" w14:textId="67333D3C" w:rsidR="003F59F9" w:rsidRDefault="003F59F9" w:rsidP="007D1F9B"/>
    <w:p w14:paraId="33C12341" w14:textId="13724324" w:rsidR="003F59F9" w:rsidRDefault="003F59F9" w:rsidP="007D1F9B"/>
    <w:p w14:paraId="21867D58" w14:textId="3F835476" w:rsidR="003F59F9" w:rsidRDefault="003F59F9" w:rsidP="007D1F9B"/>
    <w:p w14:paraId="2C4C1540" w14:textId="7DD7FEAE" w:rsidR="003F59F9" w:rsidRDefault="003F59F9" w:rsidP="007D1F9B"/>
    <w:p w14:paraId="62524F85" w14:textId="0AC19A54" w:rsidR="003F59F9" w:rsidRDefault="003F59F9" w:rsidP="007D1F9B"/>
    <w:p w14:paraId="404A4967" w14:textId="7CEED9CB" w:rsidR="003F59F9" w:rsidRDefault="003F59F9" w:rsidP="007D1F9B"/>
    <w:p w14:paraId="722637BB" w14:textId="3F34EBDB" w:rsidR="003F59F9" w:rsidRDefault="003F59F9" w:rsidP="007D1F9B"/>
    <w:p w14:paraId="6C491230" w14:textId="4A4BAF47" w:rsidR="003F59F9" w:rsidRDefault="003F59F9" w:rsidP="007D1F9B"/>
    <w:p w14:paraId="549009BD" w14:textId="34D2746C" w:rsidR="003F59F9" w:rsidRDefault="003F59F9" w:rsidP="007D1F9B"/>
    <w:p w14:paraId="08C92822" w14:textId="28154C1D" w:rsidR="003F59F9" w:rsidRDefault="003F59F9" w:rsidP="007D1F9B"/>
    <w:p w14:paraId="5415AB02" w14:textId="5E4E4796" w:rsidR="003F59F9" w:rsidRDefault="003F59F9" w:rsidP="007D1F9B"/>
    <w:p w14:paraId="7C1D39DA" w14:textId="084163C6" w:rsidR="003F59F9" w:rsidRDefault="003F59F9" w:rsidP="007D1F9B"/>
    <w:p w14:paraId="4F9D54E8" w14:textId="61CF280A" w:rsidR="003F59F9" w:rsidRDefault="003F59F9" w:rsidP="007D1F9B"/>
    <w:p w14:paraId="633FE6B7" w14:textId="2582E794" w:rsidR="003F59F9" w:rsidRDefault="003F59F9" w:rsidP="007D1F9B"/>
    <w:p w14:paraId="67322AA3" w14:textId="77777777" w:rsidR="007D0227" w:rsidRDefault="007D0227" w:rsidP="007D1F9B"/>
    <w:p w14:paraId="628B14DE" w14:textId="3656184E" w:rsidR="007D0227" w:rsidRDefault="007D0227" w:rsidP="007D1F9B"/>
    <w:p w14:paraId="4C34281E" w14:textId="77777777" w:rsidR="007D0227" w:rsidRDefault="007D0227" w:rsidP="007D1F9B"/>
    <w:p w14:paraId="31214E6C" w14:textId="77777777" w:rsidR="007D0227" w:rsidRDefault="007D0227" w:rsidP="007D1F9B"/>
    <w:p w14:paraId="1C0AD77A" w14:textId="77777777" w:rsidR="007D0227" w:rsidRDefault="007D0227" w:rsidP="007D1F9B"/>
    <w:p w14:paraId="017B6D47" w14:textId="77777777" w:rsidR="007D0227" w:rsidRDefault="007D0227" w:rsidP="007D1F9B"/>
    <w:p w14:paraId="08053FEA" w14:textId="77777777" w:rsidR="007D0227" w:rsidRDefault="007D0227" w:rsidP="007D1F9B"/>
    <w:p w14:paraId="3D44A7F7" w14:textId="5545BEF4" w:rsidR="007D0227" w:rsidRDefault="007D0227" w:rsidP="007D1F9B"/>
    <w:p w14:paraId="432C7E25" w14:textId="0897C766" w:rsidR="007D0227" w:rsidRDefault="007D0227" w:rsidP="007D1F9B"/>
    <w:p w14:paraId="6362A729" w14:textId="6FBB7E6A" w:rsidR="007D0227" w:rsidRDefault="007D0227" w:rsidP="007D1F9B"/>
    <w:p w14:paraId="5B9F5E8A" w14:textId="0BFAB28C" w:rsidR="007D0227" w:rsidRDefault="007D0227" w:rsidP="007D1F9B"/>
    <w:p w14:paraId="2BA0533E" w14:textId="40A635B5" w:rsidR="007D0227" w:rsidRDefault="007D0227" w:rsidP="007D1F9B"/>
    <w:p w14:paraId="5F237C04" w14:textId="77777777" w:rsidR="00E85C83" w:rsidRDefault="00E85C83" w:rsidP="007D1F9B"/>
    <w:p w14:paraId="44CDD1D1" w14:textId="26F71F10" w:rsidR="007D0227" w:rsidRDefault="007D0227" w:rsidP="007D1F9B"/>
    <w:p w14:paraId="716F5E02" w14:textId="58767194" w:rsidR="007D0227" w:rsidRDefault="007D0227" w:rsidP="007D1F9B"/>
    <w:p w14:paraId="52F02889" w14:textId="624FED94" w:rsidR="007D0227" w:rsidRDefault="007D0227" w:rsidP="007D1F9B"/>
    <w:p w14:paraId="2F5A307E" w14:textId="32031091" w:rsidR="007D0227" w:rsidRDefault="007D0227" w:rsidP="007D1F9B"/>
    <w:p w14:paraId="3A9F4665" w14:textId="0B5C619E" w:rsidR="007D0227" w:rsidRDefault="007D0227" w:rsidP="007D1F9B"/>
    <w:p w14:paraId="7219A477" w14:textId="5CC760AA" w:rsidR="007D0227" w:rsidRDefault="007D0227" w:rsidP="007D1F9B"/>
    <w:p w14:paraId="67D44846" w14:textId="55E5A28F" w:rsidR="007D0227" w:rsidRDefault="007D0227" w:rsidP="007D1F9B"/>
    <w:p w14:paraId="659A2ED3" w14:textId="67033D8D" w:rsidR="007D0227" w:rsidRDefault="007D0227" w:rsidP="007D1F9B"/>
    <w:p w14:paraId="025D2F74" w14:textId="4BF237D4" w:rsidR="007D0227" w:rsidRDefault="007D0227" w:rsidP="007D1F9B"/>
    <w:p w14:paraId="26548CD2" w14:textId="14AB25BD" w:rsidR="007D0227" w:rsidRDefault="007D0227" w:rsidP="007D1F9B"/>
    <w:p w14:paraId="04D38826" w14:textId="421ACE08" w:rsidR="007D0227" w:rsidRDefault="007D0227" w:rsidP="007D1F9B"/>
    <w:p w14:paraId="195ED38A" w14:textId="65E6054F" w:rsidR="007D0227" w:rsidRDefault="007D0227" w:rsidP="007D1F9B"/>
    <w:p w14:paraId="4466A009" w14:textId="3016482C" w:rsidR="007D0227" w:rsidRDefault="007D0227" w:rsidP="007D1F9B"/>
    <w:p w14:paraId="61DB7DB9" w14:textId="3C7315D2" w:rsidR="007D0227" w:rsidRDefault="007D0227" w:rsidP="007D1F9B"/>
    <w:p w14:paraId="2618FD8C" w14:textId="27C398B0" w:rsidR="007D0227" w:rsidRDefault="007D0227" w:rsidP="007D1F9B"/>
    <w:p w14:paraId="15C54D97" w14:textId="4D3E4F6E" w:rsidR="007D0227" w:rsidRDefault="007D0227" w:rsidP="007D1F9B"/>
    <w:p w14:paraId="6A7A03ED" w14:textId="65F59A8C" w:rsidR="007D0227" w:rsidRDefault="007D0227" w:rsidP="007D1F9B"/>
    <w:p w14:paraId="1A36EBF1" w14:textId="4806326D" w:rsidR="007D0227" w:rsidRDefault="007D0227" w:rsidP="007D1F9B"/>
    <w:p w14:paraId="30C94A14" w14:textId="352BA9DF" w:rsidR="007D0227" w:rsidRDefault="007D0227" w:rsidP="007D1F9B"/>
    <w:p w14:paraId="6720AA39" w14:textId="6B2F4138" w:rsidR="007D0227" w:rsidRDefault="007D0227" w:rsidP="007D1F9B"/>
    <w:p w14:paraId="0EE5EC7F" w14:textId="25AE6E06" w:rsidR="007D0227" w:rsidRDefault="007D0227" w:rsidP="007D1F9B"/>
    <w:p w14:paraId="2FBFA443" w14:textId="660D6E23" w:rsidR="007D0227" w:rsidRDefault="007D0227" w:rsidP="007D1F9B"/>
    <w:p w14:paraId="2C471FB7" w14:textId="3F9871A4" w:rsidR="007D0227" w:rsidRDefault="007D0227" w:rsidP="007D1F9B"/>
    <w:p w14:paraId="564C8954" w14:textId="513D32CE" w:rsidR="007D0227" w:rsidRDefault="007D0227" w:rsidP="007D1F9B"/>
    <w:p w14:paraId="33D2FA21" w14:textId="3FD2900A" w:rsidR="007D0227" w:rsidRDefault="007D0227" w:rsidP="007D1F9B"/>
    <w:p w14:paraId="0BECB77D" w14:textId="1347E073" w:rsidR="007D0227" w:rsidRDefault="007D0227" w:rsidP="007D1F9B"/>
    <w:p w14:paraId="477A4B6E" w14:textId="39ACA8E2" w:rsidR="007D0227" w:rsidRDefault="007D0227" w:rsidP="007D1F9B"/>
    <w:p w14:paraId="2FD7AB7D" w14:textId="06ED984E" w:rsidR="007D0227" w:rsidRDefault="007D0227" w:rsidP="007D1F9B"/>
    <w:p w14:paraId="7FA741F1" w14:textId="4E99BBF4" w:rsidR="007D0227" w:rsidRDefault="007D0227" w:rsidP="007D1F9B"/>
    <w:p w14:paraId="7ACC4DCA" w14:textId="0AD12989" w:rsidR="007D0227" w:rsidRDefault="007D0227" w:rsidP="007D1F9B"/>
    <w:p w14:paraId="153316A8" w14:textId="77777777" w:rsidR="007D0227" w:rsidRDefault="007D0227" w:rsidP="007D1F9B"/>
    <w:p w14:paraId="5838D9B4" w14:textId="77777777" w:rsidR="007D0227" w:rsidRDefault="007D0227" w:rsidP="007D1F9B"/>
    <w:p w14:paraId="04A2BD86" w14:textId="77777777" w:rsidR="007D0227" w:rsidRDefault="007D0227" w:rsidP="007D1F9B"/>
    <w:p w14:paraId="21B5894A" w14:textId="77777777" w:rsidR="007D0227" w:rsidRDefault="007D0227" w:rsidP="007D1F9B"/>
    <w:p w14:paraId="31F7F09C" w14:textId="77777777" w:rsidR="007D0227" w:rsidRDefault="007D0227" w:rsidP="007D1F9B"/>
    <w:p w14:paraId="2CDB56A1" w14:textId="77777777" w:rsidR="007D0227" w:rsidRDefault="007D0227" w:rsidP="007D1F9B"/>
    <w:p w14:paraId="43A3D3D8" w14:textId="77777777" w:rsidR="007D0227" w:rsidRDefault="007D0227" w:rsidP="007D1F9B"/>
    <w:p w14:paraId="2E15162A" w14:textId="77777777" w:rsidR="007D0227" w:rsidRDefault="007D0227" w:rsidP="007D1F9B"/>
    <w:p w14:paraId="6EB77123" w14:textId="77777777" w:rsidR="007D0227" w:rsidRDefault="007D0227" w:rsidP="007D1F9B"/>
    <w:p w14:paraId="4DD5F205" w14:textId="77777777" w:rsidR="007D0227" w:rsidRDefault="007D0227" w:rsidP="007D1F9B"/>
    <w:p w14:paraId="124C3763" w14:textId="77777777" w:rsidR="007D0227" w:rsidRDefault="007D0227" w:rsidP="007D1F9B"/>
    <w:p w14:paraId="381CFB3F" w14:textId="77777777" w:rsidR="007D0227" w:rsidRDefault="007D0227" w:rsidP="007D1F9B"/>
    <w:p w14:paraId="794DD1C0" w14:textId="77777777" w:rsidR="007D0227" w:rsidRDefault="007D0227" w:rsidP="007D1F9B"/>
    <w:p w14:paraId="4A6A0A30" w14:textId="77777777" w:rsidR="007D0227" w:rsidRDefault="007D0227" w:rsidP="007D1F9B"/>
    <w:p w14:paraId="1682FB88" w14:textId="77777777" w:rsidR="007D0227" w:rsidRDefault="007D0227" w:rsidP="007D1F9B"/>
    <w:p w14:paraId="03627183" w14:textId="77777777" w:rsidR="007D0227" w:rsidRDefault="007D0227" w:rsidP="007D1F9B"/>
    <w:p w14:paraId="66971E2F" w14:textId="77777777" w:rsidR="007D0227" w:rsidRDefault="007D0227" w:rsidP="007D1F9B"/>
    <w:p w14:paraId="6683F3DE" w14:textId="77777777" w:rsidR="007D0227" w:rsidRDefault="007D0227" w:rsidP="007D1F9B"/>
    <w:p w14:paraId="0877BC89" w14:textId="77777777" w:rsidR="007D0227" w:rsidRDefault="007D0227" w:rsidP="007D1F9B"/>
    <w:p w14:paraId="33046138" w14:textId="77777777" w:rsidR="007D0227" w:rsidRDefault="007D0227" w:rsidP="007D1F9B"/>
    <w:p w14:paraId="7BCBE7DF" w14:textId="4A12611C" w:rsidR="003F59F9" w:rsidRDefault="003F59F9" w:rsidP="007D1F9B"/>
    <w:sectPr w:rsidR="003F59F9" w:rsidSect="004949F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36E612" w14:textId="77777777" w:rsidR="00F9694C" w:rsidRDefault="00F9694C" w:rsidP="00E71D01">
      <w:r>
        <w:separator/>
      </w:r>
    </w:p>
  </w:endnote>
  <w:endnote w:type="continuationSeparator" w:id="0">
    <w:p w14:paraId="5E74ACC7" w14:textId="77777777" w:rsidR="00F9694C" w:rsidRDefault="00F9694C" w:rsidP="00E71D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BF3CAD" w14:textId="77777777" w:rsidR="00F9694C" w:rsidRDefault="00F9694C" w:rsidP="00E71D01">
      <w:r>
        <w:separator/>
      </w:r>
    </w:p>
  </w:footnote>
  <w:footnote w:type="continuationSeparator" w:id="0">
    <w:p w14:paraId="5F7474AE" w14:textId="77777777" w:rsidR="00F9694C" w:rsidRDefault="00F9694C" w:rsidP="00E71D0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9D03EA"/>
    <w:multiLevelType w:val="multilevel"/>
    <w:tmpl w:val="CF72EB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04A420D"/>
    <w:multiLevelType w:val="multilevel"/>
    <w:tmpl w:val="4BD47D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27A0F91"/>
    <w:multiLevelType w:val="multilevel"/>
    <w:tmpl w:val="A9EE80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406995234">
    <w:abstractNumId w:val="0"/>
  </w:num>
  <w:num w:numId="2" w16cid:durableId="1972786493">
    <w:abstractNumId w:val="1"/>
  </w:num>
  <w:num w:numId="3" w16cid:durableId="186609092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D1181"/>
    <w:rsid w:val="00002E5B"/>
    <w:rsid w:val="00051ABE"/>
    <w:rsid w:val="00053DA3"/>
    <w:rsid w:val="0006394C"/>
    <w:rsid w:val="0009781D"/>
    <w:rsid w:val="000B346E"/>
    <w:rsid w:val="000F68FD"/>
    <w:rsid w:val="001A7772"/>
    <w:rsid w:val="001D1181"/>
    <w:rsid w:val="001F4CB4"/>
    <w:rsid w:val="00221EE9"/>
    <w:rsid w:val="002225CA"/>
    <w:rsid w:val="00251E7C"/>
    <w:rsid w:val="00287BA4"/>
    <w:rsid w:val="00293697"/>
    <w:rsid w:val="002C660F"/>
    <w:rsid w:val="003B0B81"/>
    <w:rsid w:val="003C4774"/>
    <w:rsid w:val="003E09E5"/>
    <w:rsid w:val="003E35D3"/>
    <w:rsid w:val="003F59F9"/>
    <w:rsid w:val="004949FB"/>
    <w:rsid w:val="005267D1"/>
    <w:rsid w:val="005B590C"/>
    <w:rsid w:val="005C6A71"/>
    <w:rsid w:val="00604EE0"/>
    <w:rsid w:val="00672B53"/>
    <w:rsid w:val="00681FDB"/>
    <w:rsid w:val="006C46E5"/>
    <w:rsid w:val="006F77CB"/>
    <w:rsid w:val="007D0227"/>
    <w:rsid w:val="007D1F9B"/>
    <w:rsid w:val="009174A5"/>
    <w:rsid w:val="00945CAE"/>
    <w:rsid w:val="009B0CFB"/>
    <w:rsid w:val="009B4294"/>
    <w:rsid w:val="009D4F7B"/>
    <w:rsid w:val="00A05126"/>
    <w:rsid w:val="00A301BA"/>
    <w:rsid w:val="00A76E37"/>
    <w:rsid w:val="00A8438D"/>
    <w:rsid w:val="00AE0336"/>
    <w:rsid w:val="00AE60E0"/>
    <w:rsid w:val="00AF546E"/>
    <w:rsid w:val="00B35CF7"/>
    <w:rsid w:val="00B74620"/>
    <w:rsid w:val="00BC4706"/>
    <w:rsid w:val="00CB19E9"/>
    <w:rsid w:val="00CD15DB"/>
    <w:rsid w:val="00CF15E4"/>
    <w:rsid w:val="00D079FD"/>
    <w:rsid w:val="00D65FC0"/>
    <w:rsid w:val="00D83E29"/>
    <w:rsid w:val="00DF4FE4"/>
    <w:rsid w:val="00E47399"/>
    <w:rsid w:val="00E5038F"/>
    <w:rsid w:val="00E63214"/>
    <w:rsid w:val="00E71D01"/>
    <w:rsid w:val="00E76BED"/>
    <w:rsid w:val="00E85C83"/>
    <w:rsid w:val="00F07E7A"/>
    <w:rsid w:val="00F245B5"/>
    <w:rsid w:val="00F5645C"/>
    <w:rsid w:val="00F565B8"/>
    <w:rsid w:val="00F658EA"/>
    <w:rsid w:val="00F701C2"/>
    <w:rsid w:val="00F969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F74AEC"/>
  <w15:chartTrackingRefBased/>
  <w15:docId w15:val="{50AA7133-62D2-604D-9C8A-ADE00A3B22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645C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949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949FB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4949FB"/>
    <w:pPr>
      <w:spacing w:before="100" w:beforeAutospacing="1" w:after="100" w:afterAutospacing="1"/>
    </w:pPr>
  </w:style>
  <w:style w:type="character" w:styleId="FollowedHyperlink">
    <w:name w:val="FollowedHyperlink"/>
    <w:basedOn w:val="DefaultParagraphFont"/>
    <w:uiPriority w:val="99"/>
    <w:semiHidden/>
    <w:unhideWhenUsed/>
    <w:rsid w:val="00A8438D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6321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71D0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71D01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E71D0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1D01"/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840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4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1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9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2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ncbi.nlm.nih.gov/pubmed/36712019" TargetMode="External"/><Relationship Id="rId18" Type="http://schemas.openxmlformats.org/officeDocument/2006/relationships/hyperlink" Target="https://www.ncbi.nlm.nih.gov/pubmed/33911273" TargetMode="External"/><Relationship Id="rId26" Type="http://schemas.openxmlformats.org/officeDocument/2006/relationships/image" Target="media/image6.png"/><Relationship Id="rId21" Type="http://schemas.openxmlformats.org/officeDocument/2006/relationships/image" Target="media/image1.png"/><Relationship Id="rId34" Type="http://schemas.openxmlformats.org/officeDocument/2006/relationships/image" Target="media/image14.png"/><Relationship Id="rId7" Type="http://schemas.openxmlformats.org/officeDocument/2006/relationships/hyperlink" Target="https://github.com/Rhia15/Dissertation.git" TargetMode="External"/><Relationship Id="rId12" Type="http://schemas.openxmlformats.org/officeDocument/2006/relationships/hyperlink" Target="https://www.ncbi.nlm.nih.gov/pubmed/11370967" TargetMode="External"/><Relationship Id="rId17" Type="http://schemas.openxmlformats.org/officeDocument/2006/relationships/hyperlink" Target="https://www.pnas.org/doi/abs/10.1073/pnas.1501764112" TargetMode="External"/><Relationship Id="rId25" Type="http://schemas.openxmlformats.org/officeDocument/2006/relationships/image" Target="media/image5.png"/><Relationship Id="rId33" Type="http://schemas.openxmlformats.org/officeDocument/2006/relationships/image" Target="media/image13.png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33911273" TargetMode="External"/><Relationship Id="rId20" Type="http://schemas.openxmlformats.org/officeDocument/2006/relationships/hyperlink" Target="https://www.ncbi.nlm.nih.gov/pubmed/25758045" TargetMode="External"/><Relationship Id="rId29" Type="http://schemas.openxmlformats.org/officeDocument/2006/relationships/image" Target="media/image9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ncbi.nlm.nih.gov/pubmed/30948549" TargetMode="External"/><Relationship Id="rId24" Type="http://schemas.openxmlformats.org/officeDocument/2006/relationships/image" Target="media/image4.png"/><Relationship Id="rId32" Type="http://schemas.openxmlformats.org/officeDocument/2006/relationships/image" Target="media/image12.png"/><Relationship Id="rId37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hyperlink" Target="https://www.ncbi.nlm.nih.gov/datasets/taxonomy/445787" TargetMode="External"/><Relationship Id="rId23" Type="http://schemas.openxmlformats.org/officeDocument/2006/relationships/image" Target="media/image3.png"/><Relationship Id="rId28" Type="http://schemas.openxmlformats.org/officeDocument/2006/relationships/image" Target="media/image8.png"/><Relationship Id="rId36" Type="http://schemas.openxmlformats.org/officeDocument/2006/relationships/image" Target="media/image16.png"/><Relationship Id="rId10" Type="http://schemas.openxmlformats.org/officeDocument/2006/relationships/hyperlink" Target="https://www.ncbi.nlm.nih.gov/pubmed/23385571" TargetMode="External"/><Relationship Id="rId19" Type="http://schemas.openxmlformats.org/officeDocument/2006/relationships/hyperlink" Target="https://www.ncbi.nlm.nih.gov/pubmed/4019494" TargetMode="External"/><Relationship Id="rId31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pubmed/24892994" TargetMode="External"/><Relationship Id="rId14" Type="http://schemas.openxmlformats.org/officeDocument/2006/relationships/hyperlink" Target="https://www.ncbi.nlm.nih.gov/pubmed/26421146" TargetMode="External"/><Relationship Id="rId22" Type="http://schemas.openxmlformats.org/officeDocument/2006/relationships/image" Target="media/image2.png"/><Relationship Id="rId27" Type="http://schemas.openxmlformats.org/officeDocument/2006/relationships/image" Target="media/image7.png"/><Relationship Id="rId30" Type="http://schemas.openxmlformats.org/officeDocument/2006/relationships/image" Target="media/image10.png"/><Relationship Id="rId35" Type="http://schemas.openxmlformats.org/officeDocument/2006/relationships/image" Target="media/image15.png"/><Relationship Id="rId8" Type="http://schemas.openxmlformats.org/officeDocument/2006/relationships/hyperlink" Target="http://dx.crossref.org/10.1101/2022.05.27.493404" TargetMode="External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7</Pages>
  <Words>2706</Words>
  <Characters>15425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hianah Sandean</dc:creator>
  <cp:keywords/>
  <dc:description/>
  <cp:lastModifiedBy>Rhianah Sandean</cp:lastModifiedBy>
  <cp:revision>7</cp:revision>
  <dcterms:created xsi:type="dcterms:W3CDTF">2023-07-31T08:52:00Z</dcterms:created>
  <dcterms:modified xsi:type="dcterms:W3CDTF">2023-07-31T12:57:00Z</dcterms:modified>
</cp:coreProperties>
</file>